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96731419"/>
    <w:bookmarkStart w:id="1" w:name="_Toc196815042"/>
    <w:bookmarkStart w:id="2" w:name="_Toc197327101"/>
    <w:bookmarkStart w:id="3" w:name="_Toc197327122"/>
    <w:bookmarkStart w:id="4" w:name="_Toc197327193"/>
    <w:bookmarkStart w:id="5" w:name="_Toc195022754"/>
    <w:p w14:paraId="06484756" w14:textId="01853731" w:rsidR="000379FC" w:rsidRPr="00410DF3" w:rsidRDefault="00850361" w:rsidP="00B43AED">
      <w:r w:rsidRPr="00410DF3">
        <w:rPr>
          <w:noProof/>
          <w:lang w:eastAsia="en-AU"/>
        </w:rPr>
        <mc:AlternateContent>
          <mc:Choice Requires="wps">
            <w:drawing>
              <wp:anchor distT="45720" distB="45720" distL="114300" distR="114300" simplePos="0" relativeHeight="251666432" behindDoc="0" locked="0" layoutInCell="1" allowOverlap="1" wp14:anchorId="6EA2F0FF" wp14:editId="5DEC6B68">
                <wp:simplePos x="0" y="0"/>
                <wp:positionH relativeFrom="column">
                  <wp:posOffset>0</wp:posOffset>
                </wp:positionH>
                <wp:positionV relativeFrom="paragraph">
                  <wp:posOffset>0</wp:posOffset>
                </wp:positionV>
                <wp:extent cx="5194935" cy="2333625"/>
                <wp:effectExtent l="95250" t="1238250" r="43815" b="1247775"/>
                <wp:wrapSquare wrapText="bothSides"/>
                <wp:docPr id="1537387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57411">
                          <a:off x="0" y="0"/>
                          <a:ext cx="5194935" cy="2333625"/>
                        </a:xfrm>
                        <a:prstGeom prst="rect">
                          <a:avLst/>
                        </a:prstGeom>
                        <a:noFill/>
                        <a:ln w="9525">
                          <a:noFill/>
                          <a:miter lim="800000"/>
                          <a:headEnd/>
                          <a:tailEnd/>
                        </a:ln>
                      </wps:spPr>
                      <wps:txbx>
                        <w:txbxContent>
                          <w:p w14:paraId="3C4D5B44"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7EB30947"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577F73C"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A2F0FF" id="_x0000_t202" coordsize="21600,21600" o:spt="202" path="m,l,21600r21600,l21600,xe">
                <v:stroke joinstyle="miter"/>
                <v:path gradientshapeok="t" o:connecttype="rect"/>
              </v:shapetype>
              <v:shape id="Text Box 2" o:spid="_x0000_s1026" type="#_x0000_t202" style="position:absolute;margin-left:0;margin-top:0;width:409.05pt;height:183.75pt;rotation:2356468fd;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" filled="f" stroked="f">
                <v:textbox>
                  <w:txbxContent>
                    <w:p w14:paraId="3C4D5B44"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7EB30947"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577F73C"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v:textbox>
                <w10:wrap type="square"/>
              </v:shape>
            </w:pict>
          </mc:Fallback>
        </mc:AlternateContent>
      </w:r>
      <w:r w:rsidRPr="00410DF3">
        <w:rPr>
          <w:noProof/>
          <w:lang w:eastAsia="en-AU"/>
        </w:rPr>
        <mc:AlternateContent>
          <mc:Choice Requires="wps">
            <w:drawing>
              <wp:anchor distT="45720" distB="45720" distL="114300" distR="114300" simplePos="0" relativeHeight="251664384" behindDoc="0" locked="0" layoutInCell="1" allowOverlap="1" wp14:anchorId="41E46057" wp14:editId="4492517F">
                <wp:simplePos x="0" y="0"/>
                <wp:positionH relativeFrom="column">
                  <wp:posOffset>0</wp:posOffset>
                </wp:positionH>
                <wp:positionV relativeFrom="paragraph">
                  <wp:posOffset>0</wp:posOffset>
                </wp:positionV>
                <wp:extent cx="5194935" cy="6505575"/>
                <wp:effectExtent l="0" t="0" r="0" b="0"/>
                <wp:wrapSquare wrapText="bothSides"/>
                <wp:docPr id="1571848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935" cy="6505575"/>
                        </a:xfrm>
                        <a:prstGeom prst="rect">
                          <a:avLst/>
                        </a:prstGeom>
                        <a:noFill/>
                        <a:ln w="9525">
                          <a:noFill/>
                          <a:miter lim="800000"/>
                          <a:headEnd/>
                          <a:tailEnd/>
                        </a:ln>
                      </wps:spPr>
                      <wps:txbx>
                        <w:txbxContent>
                          <w:p w14:paraId="28D907F0"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29123DC2"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BD7FE77"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46057" id="_x0000_s1027" type="#_x0000_t202" style="position:absolute;margin-left:0;margin-top:0;width:409.05pt;height:512.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" filled="f" stroked="f">
                <v:textbox>
                  <w:txbxContent>
                    <w:p w14:paraId="28D907F0" w14:textId="77777777" w:rsidR="00850361" w:rsidRPr="00633E2B" w:rsidRDefault="00850361" w:rsidP="00850361">
                      <w:pPr>
                        <w:pStyle w:val="Heading1QICPD"/>
                        <w:rPr>
                          <w:rFonts w:ascii="Arial" w:hAnsi="Arial"/>
                          <w:color w:val="FFFFFF" w:themeColor="background1"/>
                          <w:sz w:val="48"/>
                          <w:szCs w:val="48"/>
                        </w:rPr>
                      </w:pPr>
                      <w:r>
                        <w:rPr>
                          <w:rFonts w:ascii="Arial" w:hAnsi="Arial"/>
                          <w:color w:val="FFFFFF" w:themeColor="background1"/>
                          <w:sz w:val="48"/>
                          <w:szCs w:val="48"/>
                        </w:rPr>
                        <w:t xml:space="preserve">Focussed Psychological Strategies (FPS) mentorship program </w:t>
                      </w:r>
                    </w:p>
                    <w:p w14:paraId="29123DC2" w14:textId="77777777"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Project Brief</w:t>
                      </w:r>
                    </w:p>
                    <w:p w14:paraId="3BD7FE77" w14:textId="77777777" w:rsidR="00850361" w:rsidRPr="00633E2B"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November 2021</w:t>
                      </w:r>
                    </w:p>
                  </w:txbxContent>
                </v:textbox>
                <w10:wrap type="square"/>
              </v:shape>
            </w:pict>
          </mc:Fallback>
        </mc:AlternateContent>
      </w:r>
      <w:r w:rsidRPr="00410DF3">
        <w:rPr>
          <w:noProof/>
          <w14:ligatures w14:val="standardContextual"/>
        </w:rPr>
        <mc:AlternateContent>
          <mc:Choice Requires="wps">
            <w:drawing>
              <wp:anchor distT="0" distB="0" distL="114300" distR="114300" simplePos="0" relativeHeight="251662336" behindDoc="1" locked="0" layoutInCell="1" allowOverlap="1" wp14:anchorId="57D68B6D" wp14:editId="5E9C6F5E">
                <wp:simplePos x="0" y="0"/>
                <wp:positionH relativeFrom="column">
                  <wp:posOffset>-482600</wp:posOffset>
                </wp:positionH>
                <wp:positionV relativeFrom="paragraph">
                  <wp:posOffset>0</wp:posOffset>
                </wp:positionV>
                <wp:extent cx="4743450" cy="889000"/>
                <wp:effectExtent l="0" t="0" r="19050" b="25400"/>
                <wp:wrapTight wrapText="bothSides">
                  <wp:wrapPolygon edited="0">
                    <wp:start x="0" y="0"/>
                    <wp:lineTo x="0" y="21754"/>
                    <wp:lineTo x="21600" y="21754"/>
                    <wp:lineTo x="21600" y="0"/>
                    <wp:lineTo x="0" y="0"/>
                  </wp:wrapPolygon>
                </wp:wrapTight>
                <wp:docPr id="1372717297" name="Text Box 1"/>
                <wp:cNvGraphicFramePr/>
                <a:graphic xmlns:a="http://schemas.openxmlformats.org/drawingml/2006/main">
                  <a:graphicData uri="http://schemas.microsoft.com/office/word/2010/wordprocessingShape">
                    <wps:wsp>
                      <wps:cNvSpPr txBox="1"/>
                      <wps:spPr>
                        <a:xfrm>
                          <a:off x="0" y="0"/>
                          <a:ext cx="4743450" cy="889000"/>
                        </a:xfrm>
                        <a:prstGeom prst="rect">
                          <a:avLst/>
                        </a:prstGeom>
                        <a:solidFill>
                          <a:schemeClr val="bg1"/>
                        </a:solidFill>
                        <a:ln w="6350">
                          <a:solidFill>
                            <a:schemeClr val="bg1"/>
                          </a:solidFill>
                        </a:ln>
                      </wps:spPr>
                      <wps:txbx>
                        <w:txbxContent>
                          <w:p w14:paraId="1EADD7FB" w14:textId="77777777" w:rsidR="00850361" w:rsidRDefault="008503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D68B6D" id="Text Box 1" o:spid="_x0000_s1028" type="#_x0000_t202" style="position:absolute;margin-left:-38pt;margin-top:0;width:373.5pt;height:70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" fillcolor="white [3212]" strokecolor="white [3212]" strokeweight=".5pt">
                <v:textbox>
                  <w:txbxContent>
                    <w:p w14:paraId="1EADD7FB" w14:textId="77777777" w:rsidR="00850361" w:rsidRDefault="00850361"/>
                  </w:txbxContent>
                </v:textbox>
                <w10:wrap type="tight"/>
              </v:shape>
            </w:pict>
          </mc:Fallback>
        </mc:AlternateContent>
      </w:r>
      <w:r w:rsidRPr="00410DF3">
        <w:rPr>
          <w:noProof/>
        </w:rPr>
        <mc:AlternateContent>
          <mc:Choice Requires="wps">
            <w:drawing>
              <wp:anchor distT="45720" distB="45720" distL="114300" distR="114300" simplePos="0" relativeHeight="251661312" behindDoc="0" locked="0" layoutInCell="1" allowOverlap="1" wp14:anchorId="2F2D90A7" wp14:editId="021332D5">
                <wp:simplePos x="0" y="0"/>
                <wp:positionH relativeFrom="column">
                  <wp:align>center</wp:align>
                </wp:positionH>
                <wp:positionV relativeFrom="paragraph">
                  <wp:posOffset>182880</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EndPr/>
                            <w:sdtContent>
                              <w:p w14:paraId="05653117" w14:textId="77777777" w:rsidR="00850361" w:rsidRDefault="00850361">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2D90A7" id="_x0000_s1029"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">
                <v:textbox style="mso-fit-shape-to-text:t">
                  <w:txbxContent>
                    <w:sdt>
                      <w:sdtPr>
                        <w:id w:val="568603642"/>
                        <w:temporary/>
                        <w:showingPlcHdr/>
                        <w15:appearance w15:val="hidden"/>
                      </w:sdtPr>
                      <w:sdtContent>
                        <w:p w14:paraId="05653117" w14:textId="77777777" w:rsidR="00850361" w:rsidRDefault="00850361">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r w:rsidRPr="00410DF3">
        <w:rPr>
          <w:noProof/>
          <w:lang w:eastAsia="en-AU"/>
        </w:rPr>
        <w:drawing>
          <wp:anchor distT="0" distB="0" distL="114300" distR="114300" simplePos="0" relativeHeight="251659264" behindDoc="1" locked="0" layoutInCell="1" allowOverlap="1" wp14:anchorId="3E5B8A26" wp14:editId="6C25C777">
            <wp:simplePos x="0" y="0"/>
            <wp:positionH relativeFrom="column">
              <wp:posOffset>-914400</wp:posOffset>
            </wp:positionH>
            <wp:positionV relativeFrom="paragraph">
              <wp:posOffset>0</wp:posOffset>
            </wp:positionV>
            <wp:extent cx="7545705" cy="10775950"/>
            <wp:effectExtent l="0" t="0" r="0" b="6350"/>
            <wp:wrapThrough wrapText="bothSides">
              <wp:wrapPolygon edited="0">
                <wp:start x="0" y="0"/>
                <wp:lineTo x="0" y="21575"/>
                <wp:lineTo x="21540" y="21575"/>
                <wp:lineTo x="21540" y="0"/>
                <wp:lineTo x="0" y="0"/>
              </wp:wrapPolygon>
            </wp:wrapThrough>
            <wp:docPr id="26" name="Picture 26" descr="A blue and green logo with a hand and a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green logo with a hand and a fac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7545705" cy="10775950"/>
                    </a:xfrm>
                    <a:prstGeom prst="rect">
                      <a:avLst/>
                    </a:prstGeom>
                  </pic:spPr>
                </pic:pic>
              </a:graphicData>
            </a:graphic>
            <wp14:sizeRelH relativeFrom="page">
              <wp14:pctWidth>0</wp14:pctWidth>
            </wp14:sizeRelH>
            <wp14:sizeRelV relativeFrom="page">
              <wp14:pctHeight>0</wp14:pctHeight>
            </wp14:sizeRelV>
          </wp:anchor>
        </w:drawing>
      </w:r>
      <w:bookmarkEnd w:id="0"/>
      <w:bookmarkEnd w:id="1"/>
      <w:bookmarkEnd w:id="2"/>
      <w:bookmarkEnd w:id="3"/>
      <w:bookmarkEnd w:id="4"/>
    </w:p>
    <w:p w14:paraId="3DA1BCDD" w14:textId="77777777" w:rsidR="00850361" w:rsidRDefault="00850361" w:rsidP="009D1F25">
      <w:pPr>
        <w:pStyle w:val="TOCHeading"/>
        <w:rPr>
          <w:rFonts w:ascii="Helvetica" w:eastAsiaTheme="minorHAnsi" w:hAnsi="Helvetica" w:cs="Arial"/>
          <w:b/>
          <w:bCs/>
          <w:color w:val="3A95AD"/>
        </w:rPr>
      </w:pPr>
      <w:bookmarkStart w:id="6" w:name="_Toc195022755"/>
      <w:bookmarkEnd w:id="5"/>
      <w:r w:rsidRPr="009D1F25">
        <w:rPr>
          <w:rFonts w:ascii="Helvetica" w:eastAsiaTheme="minorHAnsi" w:hAnsi="Helvetica" w:cs="Arial"/>
          <w:b/>
          <w:bCs/>
          <w:color w:val="3A95AD"/>
        </w:rPr>
        <w:lastRenderedPageBreak/>
        <w:t>Table of Contents</w:t>
      </w:r>
    </w:p>
    <w:sdt>
      <w:sdtPr>
        <w:id w:val="2000608288"/>
        <w:docPartObj>
          <w:docPartGallery w:val="Table of Contents"/>
          <w:docPartUnique/>
        </w:docPartObj>
      </w:sdtPr>
      <w:sdtEndPr>
        <w:rPr>
          <w:b/>
          <w:bCs/>
          <w:noProof/>
        </w:rPr>
      </w:sdtEndPr>
      <w:sdtContent>
        <w:p w14:paraId="34FBC006" w14:textId="70D7CF02" w:rsidR="00EF5F79" w:rsidRDefault="00EF5F79" w:rsidP="00B43AED"/>
        <w:p w14:paraId="4C57A6D1" w14:textId="43B97EBB" w:rsidR="008E07DA" w:rsidRDefault="00EF5F79">
          <w:pPr>
            <w:pStyle w:val="TOC1"/>
            <w:rPr>
              <w:rFonts w:asciiTheme="minorHAnsi" w:eastAsiaTheme="minorEastAsia" w:hAnsiTheme="minorHAnsi"/>
              <w:i w:val="0"/>
              <w:iCs w:val="0"/>
              <w:kern w:val="2"/>
              <w:sz w:val="24"/>
              <w:szCs w:val="24"/>
              <w:lang w:eastAsia="en-AU"/>
              <w14:ligatures w14:val="standardContextual"/>
            </w:rPr>
          </w:pPr>
          <w:r>
            <w:rPr>
              <w:noProof w:val="0"/>
            </w:rPr>
            <w:fldChar w:fldCharType="begin"/>
          </w:r>
          <w:r>
            <w:instrText xml:space="preserve"> TOC \o "1-3" \h \z \u </w:instrText>
          </w:r>
          <w:r>
            <w:rPr>
              <w:noProof w:val="0"/>
            </w:rPr>
            <w:fldChar w:fldCharType="separate"/>
          </w:r>
          <w:hyperlink w:anchor="_Toc197690627" w:history="1">
            <w:r w:rsidR="008E07DA" w:rsidRPr="00C24DAD">
              <w:rPr>
                <w:rStyle w:val="Hyperlink"/>
              </w:rPr>
              <w:t>Targeted literature search</w:t>
            </w:r>
            <w:r w:rsidR="008E07DA">
              <w:rPr>
                <w:webHidden/>
              </w:rPr>
              <w:tab/>
            </w:r>
            <w:r w:rsidR="008E07DA">
              <w:rPr>
                <w:webHidden/>
              </w:rPr>
              <w:fldChar w:fldCharType="begin"/>
            </w:r>
            <w:r w:rsidR="008E07DA">
              <w:rPr>
                <w:webHidden/>
              </w:rPr>
              <w:instrText xml:space="preserve"> PAGEREF _Toc197690627 \h </w:instrText>
            </w:r>
            <w:r w:rsidR="008E07DA">
              <w:rPr>
                <w:webHidden/>
              </w:rPr>
            </w:r>
            <w:r w:rsidR="008E07DA">
              <w:rPr>
                <w:webHidden/>
              </w:rPr>
              <w:fldChar w:fldCharType="separate"/>
            </w:r>
            <w:r w:rsidR="008E07DA">
              <w:rPr>
                <w:webHidden/>
              </w:rPr>
              <w:t>3</w:t>
            </w:r>
            <w:r w:rsidR="008E07DA">
              <w:rPr>
                <w:webHidden/>
              </w:rPr>
              <w:fldChar w:fldCharType="end"/>
            </w:r>
          </w:hyperlink>
        </w:p>
        <w:p w14:paraId="59A7824E" w14:textId="1EBBF281"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28" w:history="1">
            <w:r w:rsidRPr="00C24DAD">
              <w:rPr>
                <w:rStyle w:val="Hyperlink"/>
              </w:rPr>
              <w:t>Overview</w:t>
            </w:r>
            <w:r>
              <w:rPr>
                <w:webHidden/>
              </w:rPr>
              <w:tab/>
            </w:r>
            <w:r>
              <w:rPr>
                <w:webHidden/>
              </w:rPr>
              <w:fldChar w:fldCharType="begin"/>
            </w:r>
            <w:r>
              <w:rPr>
                <w:webHidden/>
              </w:rPr>
              <w:instrText xml:space="preserve"> PAGEREF _Toc197690628 \h </w:instrText>
            </w:r>
            <w:r>
              <w:rPr>
                <w:webHidden/>
              </w:rPr>
            </w:r>
            <w:r>
              <w:rPr>
                <w:webHidden/>
              </w:rPr>
              <w:fldChar w:fldCharType="separate"/>
            </w:r>
            <w:r>
              <w:rPr>
                <w:webHidden/>
              </w:rPr>
              <w:t>5</w:t>
            </w:r>
            <w:r>
              <w:rPr>
                <w:webHidden/>
              </w:rPr>
              <w:fldChar w:fldCharType="end"/>
            </w:r>
          </w:hyperlink>
        </w:p>
        <w:p w14:paraId="0A3ED723" w14:textId="47E2CCFF"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29" w:history="1">
            <w:r w:rsidRPr="00C24DAD">
              <w:rPr>
                <w:rStyle w:val="Hyperlink"/>
              </w:rPr>
              <w:t>Prevalence/statistics of mental health and other relevant Ihealth outcomes Aboriginal and Torres Strait Islander people</w:t>
            </w:r>
            <w:r>
              <w:rPr>
                <w:webHidden/>
              </w:rPr>
              <w:tab/>
            </w:r>
            <w:r>
              <w:rPr>
                <w:webHidden/>
              </w:rPr>
              <w:fldChar w:fldCharType="begin"/>
            </w:r>
            <w:r>
              <w:rPr>
                <w:webHidden/>
              </w:rPr>
              <w:instrText xml:space="preserve"> PAGEREF _Toc197690629 \h </w:instrText>
            </w:r>
            <w:r>
              <w:rPr>
                <w:webHidden/>
              </w:rPr>
            </w:r>
            <w:r>
              <w:rPr>
                <w:webHidden/>
              </w:rPr>
              <w:fldChar w:fldCharType="separate"/>
            </w:r>
            <w:r>
              <w:rPr>
                <w:webHidden/>
              </w:rPr>
              <w:t>7</w:t>
            </w:r>
            <w:r>
              <w:rPr>
                <w:webHidden/>
              </w:rPr>
              <w:fldChar w:fldCharType="end"/>
            </w:r>
          </w:hyperlink>
        </w:p>
        <w:p w14:paraId="27D0034D" w14:textId="72CE27B0"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30" w:history="1">
            <w:r w:rsidRPr="00C24DAD">
              <w:rPr>
                <w:rStyle w:val="Hyperlink"/>
              </w:rPr>
              <w:t>Information about the mental health assessment, treatment and planning for Aboriginal and Torres Strait Islander people</w:t>
            </w:r>
            <w:r>
              <w:rPr>
                <w:webHidden/>
              </w:rPr>
              <w:tab/>
            </w:r>
            <w:r>
              <w:rPr>
                <w:webHidden/>
              </w:rPr>
              <w:fldChar w:fldCharType="begin"/>
            </w:r>
            <w:r>
              <w:rPr>
                <w:webHidden/>
              </w:rPr>
              <w:instrText xml:space="preserve"> PAGEREF _Toc197690630 \h </w:instrText>
            </w:r>
            <w:r>
              <w:rPr>
                <w:webHidden/>
              </w:rPr>
            </w:r>
            <w:r>
              <w:rPr>
                <w:webHidden/>
              </w:rPr>
              <w:fldChar w:fldCharType="separate"/>
            </w:r>
            <w:r>
              <w:rPr>
                <w:webHidden/>
              </w:rPr>
              <w:t>9</w:t>
            </w:r>
            <w:r>
              <w:rPr>
                <w:webHidden/>
              </w:rPr>
              <w:fldChar w:fldCharType="end"/>
            </w:r>
          </w:hyperlink>
        </w:p>
        <w:p w14:paraId="721B738A" w14:textId="716BDC06"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31" w:history="1">
            <w:r w:rsidRPr="00C24DAD">
              <w:rPr>
                <w:rStyle w:val="Hyperlink"/>
              </w:rPr>
              <w:t>Trauma informed care in primary care for Aboriginal and Torres Strait Islander people</w:t>
            </w:r>
            <w:r>
              <w:rPr>
                <w:webHidden/>
              </w:rPr>
              <w:tab/>
            </w:r>
            <w:r>
              <w:rPr>
                <w:webHidden/>
              </w:rPr>
              <w:fldChar w:fldCharType="begin"/>
            </w:r>
            <w:r>
              <w:rPr>
                <w:webHidden/>
              </w:rPr>
              <w:instrText xml:space="preserve"> PAGEREF _Toc197690631 \h </w:instrText>
            </w:r>
            <w:r>
              <w:rPr>
                <w:webHidden/>
              </w:rPr>
            </w:r>
            <w:r>
              <w:rPr>
                <w:webHidden/>
              </w:rPr>
              <w:fldChar w:fldCharType="separate"/>
            </w:r>
            <w:r>
              <w:rPr>
                <w:webHidden/>
              </w:rPr>
              <w:t>13</w:t>
            </w:r>
            <w:r>
              <w:rPr>
                <w:webHidden/>
              </w:rPr>
              <w:fldChar w:fldCharType="end"/>
            </w:r>
          </w:hyperlink>
        </w:p>
        <w:p w14:paraId="222C7BC8" w14:textId="652444D0"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32" w:history="1">
            <w:r w:rsidRPr="00C24DAD">
              <w:rPr>
                <w:rStyle w:val="Hyperlink"/>
              </w:rPr>
              <w:t>Cultural competency and sensitivity in primary care for Aboriginal and Torres Strait Islander people</w:t>
            </w:r>
            <w:r>
              <w:rPr>
                <w:webHidden/>
              </w:rPr>
              <w:tab/>
            </w:r>
            <w:r>
              <w:rPr>
                <w:webHidden/>
              </w:rPr>
              <w:fldChar w:fldCharType="begin"/>
            </w:r>
            <w:r>
              <w:rPr>
                <w:webHidden/>
              </w:rPr>
              <w:instrText xml:space="preserve"> PAGEREF _Toc197690632 \h </w:instrText>
            </w:r>
            <w:r>
              <w:rPr>
                <w:webHidden/>
              </w:rPr>
            </w:r>
            <w:r>
              <w:rPr>
                <w:webHidden/>
              </w:rPr>
              <w:fldChar w:fldCharType="separate"/>
            </w:r>
            <w:r>
              <w:rPr>
                <w:webHidden/>
              </w:rPr>
              <w:t>15</w:t>
            </w:r>
            <w:r>
              <w:rPr>
                <w:webHidden/>
              </w:rPr>
              <w:fldChar w:fldCharType="end"/>
            </w:r>
          </w:hyperlink>
        </w:p>
        <w:p w14:paraId="1F956ADF" w14:textId="6321A05A"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33" w:history="1">
            <w:r w:rsidRPr="00C24DAD">
              <w:rPr>
                <w:rStyle w:val="Hyperlink"/>
              </w:rPr>
              <w:t>Barriers and facilitators for accessing general practice mental health care in Australia for Aboriginal and Torres Strait Islander people</w:t>
            </w:r>
            <w:r>
              <w:rPr>
                <w:webHidden/>
              </w:rPr>
              <w:tab/>
            </w:r>
            <w:r>
              <w:rPr>
                <w:webHidden/>
              </w:rPr>
              <w:fldChar w:fldCharType="begin"/>
            </w:r>
            <w:r>
              <w:rPr>
                <w:webHidden/>
              </w:rPr>
              <w:instrText xml:space="preserve"> PAGEREF _Toc197690633 \h </w:instrText>
            </w:r>
            <w:r>
              <w:rPr>
                <w:webHidden/>
              </w:rPr>
            </w:r>
            <w:r>
              <w:rPr>
                <w:webHidden/>
              </w:rPr>
              <w:fldChar w:fldCharType="separate"/>
            </w:r>
            <w:r>
              <w:rPr>
                <w:webHidden/>
              </w:rPr>
              <w:t>17</w:t>
            </w:r>
            <w:r>
              <w:rPr>
                <w:webHidden/>
              </w:rPr>
              <w:fldChar w:fldCharType="end"/>
            </w:r>
          </w:hyperlink>
        </w:p>
        <w:p w14:paraId="42319DDD" w14:textId="7EC50940"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34" w:history="1">
            <w:r w:rsidRPr="00C24DAD">
              <w:rPr>
                <w:rStyle w:val="Hyperlink"/>
              </w:rPr>
              <w:t>Key Australian resources</w:t>
            </w:r>
            <w:r>
              <w:rPr>
                <w:webHidden/>
              </w:rPr>
              <w:tab/>
            </w:r>
            <w:r>
              <w:rPr>
                <w:webHidden/>
              </w:rPr>
              <w:fldChar w:fldCharType="begin"/>
            </w:r>
            <w:r>
              <w:rPr>
                <w:webHidden/>
              </w:rPr>
              <w:instrText xml:space="preserve"> PAGEREF _Toc197690634 \h </w:instrText>
            </w:r>
            <w:r>
              <w:rPr>
                <w:webHidden/>
              </w:rPr>
            </w:r>
            <w:r>
              <w:rPr>
                <w:webHidden/>
              </w:rPr>
              <w:fldChar w:fldCharType="separate"/>
            </w:r>
            <w:r>
              <w:rPr>
                <w:webHidden/>
              </w:rPr>
              <w:t>19</w:t>
            </w:r>
            <w:r>
              <w:rPr>
                <w:webHidden/>
              </w:rPr>
              <w:fldChar w:fldCharType="end"/>
            </w:r>
          </w:hyperlink>
        </w:p>
        <w:p w14:paraId="0482119D" w14:textId="2EAE87F8" w:rsidR="008E07DA" w:rsidRDefault="008E07DA">
          <w:pPr>
            <w:pStyle w:val="TOC1"/>
            <w:rPr>
              <w:rFonts w:asciiTheme="minorHAnsi" w:eastAsiaTheme="minorEastAsia" w:hAnsiTheme="minorHAnsi"/>
              <w:i w:val="0"/>
              <w:iCs w:val="0"/>
              <w:kern w:val="2"/>
              <w:sz w:val="24"/>
              <w:szCs w:val="24"/>
              <w:lang w:eastAsia="en-AU"/>
              <w14:ligatures w14:val="standardContextual"/>
            </w:rPr>
          </w:pPr>
          <w:hyperlink w:anchor="_Toc197690635" w:history="1">
            <w:r w:rsidRPr="00C24DAD">
              <w:rPr>
                <w:rStyle w:val="Hyperlink"/>
              </w:rPr>
              <w:t>References</w:t>
            </w:r>
            <w:r>
              <w:rPr>
                <w:webHidden/>
              </w:rPr>
              <w:tab/>
            </w:r>
            <w:r>
              <w:rPr>
                <w:webHidden/>
              </w:rPr>
              <w:fldChar w:fldCharType="begin"/>
            </w:r>
            <w:r>
              <w:rPr>
                <w:webHidden/>
              </w:rPr>
              <w:instrText xml:space="preserve"> PAGEREF _Toc197690635 \h </w:instrText>
            </w:r>
            <w:r>
              <w:rPr>
                <w:webHidden/>
              </w:rPr>
            </w:r>
            <w:r>
              <w:rPr>
                <w:webHidden/>
              </w:rPr>
              <w:fldChar w:fldCharType="separate"/>
            </w:r>
            <w:r>
              <w:rPr>
                <w:webHidden/>
              </w:rPr>
              <w:t>20</w:t>
            </w:r>
            <w:r>
              <w:rPr>
                <w:webHidden/>
              </w:rPr>
              <w:fldChar w:fldCharType="end"/>
            </w:r>
          </w:hyperlink>
        </w:p>
        <w:p w14:paraId="390284BD" w14:textId="0CEA5DD9" w:rsidR="00EF5F79" w:rsidRDefault="00EF5F79">
          <w:r>
            <w:rPr>
              <w:b/>
              <w:bCs/>
              <w:noProof/>
            </w:rPr>
            <w:fldChar w:fldCharType="end"/>
          </w:r>
        </w:p>
      </w:sdtContent>
    </w:sdt>
    <w:p w14:paraId="78C11FBF" w14:textId="37CA4686" w:rsidR="00850361" w:rsidRPr="00410DF3" w:rsidRDefault="00850361" w:rsidP="00B43AED"/>
    <w:p w14:paraId="3A78A7AA" w14:textId="50C49892" w:rsidR="00850361" w:rsidRPr="00410DF3" w:rsidRDefault="002D2798" w:rsidP="002D2798">
      <w:pPr>
        <w:tabs>
          <w:tab w:val="left" w:pos="3168"/>
        </w:tabs>
        <w:spacing w:line="360" w:lineRule="auto"/>
        <w:rPr>
          <w:rFonts w:ascii="Arial" w:hAnsi="Arial" w:cs="Arial"/>
          <w:sz w:val="20"/>
          <w:szCs w:val="20"/>
        </w:rPr>
      </w:pPr>
      <w:r>
        <w:rPr>
          <w:rFonts w:ascii="Arial" w:hAnsi="Arial" w:cs="Arial"/>
          <w:sz w:val="20"/>
          <w:szCs w:val="20"/>
        </w:rPr>
        <w:tab/>
      </w:r>
    </w:p>
    <w:p w14:paraId="4C8F8D8D" w14:textId="77777777" w:rsidR="00850361" w:rsidRPr="00410DF3" w:rsidRDefault="00850361" w:rsidP="00410DF3">
      <w:pPr>
        <w:spacing w:line="360" w:lineRule="auto"/>
        <w:rPr>
          <w:rFonts w:ascii="Arial" w:hAnsi="Arial" w:cs="Arial"/>
          <w:sz w:val="20"/>
          <w:szCs w:val="20"/>
        </w:rPr>
      </w:pPr>
    </w:p>
    <w:p w14:paraId="4B9505B3" w14:textId="77777777" w:rsidR="00850361" w:rsidRPr="00410DF3" w:rsidRDefault="00850361" w:rsidP="00410DF3">
      <w:pPr>
        <w:spacing w:line="360" w:lineRule="auto"/>
        <w:rPr>
          <w:rFonts w:ascii="Arial" w:hAnsi="Arial" w:cs="Arial"/>
          <w:sz w:val="20"/>
          <w:szCs w:val="20"/>
        </w:rPr>
      </w:pPr>
    </w:p>
    <w:p w14:paraId="768BFFE4" w14:textId="77777777" w:rsidR="00850361" w:rsidRPr="00410DF3" w:rsidRDefault="00850361" w:rsidP="00410DF3">
      <w:pPr>
        <w:spacing w:line="360" w:lineRule="auto"/>
        <w:rPr>
          <w:rFonts w:ascii="Arial" w:hAnsi="Arial" w:cs="Arial"/>
          <w:sz w:val="20"/>
          <w:szCs w:val="20"/>
        </w:rPr>
      </w:pPr>
    </w:p>
    <w:p w14:paraId="2B174236" w14:textId="77777777" w:rsidR="00850361" w:rsidRPr="00410DF3" w:rsidRDefault="00850361" w:rsidP="00410DF3">
      <w:pPr>
        <w:spacing w:line="360" w:lineRule="auto"/>
        <w:rPr>
          <w:rFonts w:ascii="Arial" w:hAnsi="Arial" w:cs="Arial"/>
          <w:sz w:val="20"/>
          <w:szCs w:val="20"/>
        </w:rPr>
      </w:pPr>
    </w:p>
    <w:p w14:paraId="489FE5AA" w14:textId="77777777" w:rsidR="00850361" w:rsidRPr="00410DF3" w:rsidRDefault="00850361" w:rsidP="00410DF3">
      <w:pPr>
        <w:spacing w:line="360" w:lineRule="auto"/>
        <w:rPr>
          <w:rFonts w:ascii="Arial" w:hAnsi="Arial" w:cs="Arial"/>
          <w:sz w:val="20"/>
          <w:szCs w:val="20"/>
        </w:rPr>
      </w:pPr>
    </w:p>
    <w:p w14:paraId="14A77723" w14:textId="77777777" w:rsidR="00850361" w:rsidRPr="00410DF3" w:rsidRDefault="00850361" w:rsidP="00410DF3">
      <w:pPr>
        <w:spacing w:line="360" w:lineRule="auto"/>
        <w:rPr>
          <w:rFonts w:ascii="Arial" w:hAnsi="Arial" w:cs="Arial"/>
          <w:sz w:val="20"/>
          <w:szCs w:val="20"/>
        </w:rPr>
      </w:pPr>
    </w:p>
    <w:p w14:paraId="3F12F481" w14:textId="77777777" w:rsidR="00850361" w:rsidRPr="00410DF3" w:rsidRDefault="00850361" w:rsidP="00410DF3">
      <w:pPr>
        <w:spacing w:line="360" w:lineRule="auto"/>
        <w:rPr>
          <w:rFonts w:ascii="Arial" w:hAnsi="Arial" w:cs="Arial"/>
          <w:sz w:val="20"/>
          <w:szCs w:val="20"/>
        </w:rPr>
      </w:pPr>
    </w:p>
    <w:p w14:paraId="39AC3E57" w14:textId="77777777" w:rsidR="00216238" w:rsidRDefault="00216238" w:rsidP="00410DF3">
      <w:pPr>
        <w:spacing w:line="360" w:lineRule="auto"/>
        <w:rPr>
          <w:rFonts w:ascii="Arial" w:hAnsi="Arial" w:cs="Arial"/>
          <w:sz w:val="20"/>
          <w:szCs w:val="20"/>
        </w:rPr>
      </w:pPr>
    </w:p>
    <w:p w14:paraId="65EDC283" w14:textId="0A888EC0" w:rsidR="009D1F25" w:rsidRDefault="002D2798" w:rsidP="00410DF3">
      <w:pPr>
        <w:spacing w:line="360" w:lineRule="auto"/>
        <w:rPr>
          <w:rFonts w:ascii="Arial" w:hAnsi="Arial" w:cs="Arial"/>
          <w:sz w:val="20"/>
          <w:szCs w:val="20"/>
        </w:rPr>
      </w:pPr>
      <w:r>
        <w:rPr>
          <w:rFonts w:ascii="Arial" w:hAnsi="Arial" w:cs="Arial"/>
          <w:sz w:val="20"/>
          <w:szCs w:val="20"/>
        </w:rPr>
        <w:br/>
      </w:r>
    </w:p>
    <w:p w14:paraId="27FF0332" w14:textId="77777777" w:rsidR="002D2798" w:rsidRDefault="002D2798" w:rsidP="00410DF3">
      <w:pPr>
        <w:spacing w:line="360" w:lineRule="auto"/>
        <w:rPr>
          <w:rFonts w:ascii="Arial" w:hAnsi="Arial" w:cs="Arial"/>
          <w:sz w:val="20"/>
          <w:szCs w:val="20"/>
        </w:rPr>
      </w:pPr>
    </w:p>
    <w:p w14:paraId="1B4170E3" w14:textId="77777777" w:rsidR="00B40776" w:rsidRDefault="00B40776" w:rsidP="00B40776">
      <w:pPr>
        <w:pStyle w:val="Heading1"/>
      </w:pPr>
      <w:bookmarkStart w:id="7" w:name="_Toc197690627"/>
      <w:bookmarkEnd w:id="6"/>
      <w:r>
        <w:lastRenderedPageBreak/>
        <w:t>Targeted literature search</w:t>
      </w:r>
      <w:bookmarkEnd w:id="7"/>
    </w:p>
    <w:p w14:paraId="389471AF" w14:textId="1AEEC43C" w:rsidR="00B40776" w:rsidRDefault="00B40776" w:rsidP="00B40776">
      <w:pPr>
        <w:pStyle w:val="EndNoteBibliography"/>
        <w:spacing w:line="360" w:lineRule="auto"/>
        <w:rPr>
          <w:szCs w:val="20"/>
        </w:rPr>
      </w:pPr>
      <w:r w:rsidRPr="00B50BC3">
        <w:rPr>
          <w:szCs w:val="20"/>
        </w:rPr>
        <w:t xml:space="preserve">The focus </w:t>
      </w:r>
      <w:r>
        <w:rPr>
          <w:szCs w:val="20"/>
        </w:rPr>
        <w:t>of this research summary is</w:t>
      </w:r>
      <w:r w:rsidRPr="00B50BC3">
        <w:rPr>
          <w:szCs w:val="20"/>
        </w:rPr>
        <w:t xml:space="preserve"> to describe how current mental health assessments are conducted in general practice for </w:t>
      </w:r>
      <w:bookmarkStart w:id="8" w:name="_Hlk197433270"/>
      <w:r w:rsidRPr="00B40776">
        <w:rPr>
          <w:szCs w:val="20"/>
        </w:rPr>
        <w:t xml:space="preserve">Aboriginal and Torres Strait Islander </w:t>
      </w:r>
      <w:r w:rsidRPr="00B50BC3">
        <w:rPr>
          <w:szCs w:val="20"/>
        </w:rPr>
        <w:t>individuals</w:t>
      </w:r>
      <w:bookmarkEnd w:id="8"/>
      <w:r w:rsidRPr="00B50BC3">
        <w:rPr>
          <w:szCs w:val="20"/>
        </w:rPr>
        <w:t xml:space="preserve">. </w:t>
      </w:r>
      <w:r>
        <w:rPr>
          <w:szCs w:val="20"/>
        </w:rPr>
        <w:t>A targeted literature</w:t>
      </w:r>
      <w:r w:rsidRPr="00B50BC3">
        <w:rPr>
          <w:szCs w:val="20"/>
        </w:rPr>
        <w:t xml:space="preserve"> search was conducted in January 2025 in electronic literature databases (PubMed, Cochrane Database of Systematic Reviews, TRIP Medical Database) combining primary care, </w:t>
      </w:r>
      <w:bookmarkStart w:id="9" w:name="_Hlk197166900"/>
      <w:r w:rsidRPr="00B40776">
        <w:rPr>
          <w:szCs w:val="20"/>
        </w:rPr>
        <w:t>Aboriginal and Torres Strait Islander</w:t>
      </w:r>
      <w:r>
        <w:rPr>
          <w:szCs w:val="20"/>
        </w:rPr>
        <w:t xml:space="preserve"> and</w:t>
      </w:r>
      <w:r w:rsidRPr="002A18FA">
        <w:rPr>
          <w:szCs w:val="20"/>
        </w:rPr>
        <w:t xml:space="preserve"> </w:t>
      </w:r>
      <w:r w:rsidRPr="00B50BC3">
        <w:rPr>
          <w:szCs w:val="20"/>
        </w:rPr>
        <w:t>mental health</w:t>
      </w:r>
      <w:bookmarkEnd w:id="9"/>
      <w:r>
        <w:rPr>
          <w:szCs w:val="20"/>
        </w:rPr>
        <w:t xml:space="preserve"> </w:t>
      </w:r>
      <w:r w:rsidRPr="00B50BC3">
        <w:rPr>
          <w:szCs w:val="20"/>
        </w:rPr>
        <w:t>terms with targeted outcomes or Australian terms</w:t>
      </w:r>
      <w:r>
        <w:rPr>
          <w:szCs w:val="20"/>
        </w:rPr>
        <w:t xml:space="preserve"> (see Table 1)</w:t>
      </w:r>
      <w:r w:rsidRPr="00B50BC3">
        <w:rPr>
          <w:szCs w:val="20"/>
        </w:rPr>
        <w:t xml:space="preserve">. The timeframe was limited to 2014 onwards. In addition, key Australian and International mental health organisational websites were searched to identify grey literature on mental health assessments in general practice in </w:t>
      </w:r>
      <w:r w:rsidRPr="00B40776">
        <w:rPr>
          <w:szCs w:val="20"/>
        </w:rPr>
        <w:t>Aboriginal and Torres Strait Islander</w:t>
      </w:r>
      <w:r w:rsidRPr="00B50BC3">
        <w:rPr>
          <w:szCs w:val="20"/>
        </w:rPr>
        <w:t xml:space="preserve"> </w:t>
      </w:r>
      <w:r>
        <w:rPr>
          <w:szCs w:val="20"/>
        </w:rPr>
        <w:t>people</w:t>
      </w:r>
      <w:r w:rsidRPr="00B50BC3">
        <w:rPr>
          <w:szCs w:val="20"/>
        </w:rPr>
        <w:t>. Any additional relevant articles or reports that were identified outside of the targeted search, such as through reference lists, were also included.</w:t>
      </w:r>
      <w:r w:rsidRPr="00A2371B">
        <w:t xml:space="preserve"> </w:t>
      </w:r>
      <w:r w:rsidRPr="00A2371B">
        <w:rPr>
          <w:szCs w:val="20"/>
        </w:rPr>
        <w:t xml:space="preserve">This </w:t>
      </w:r>
      <w:r>
        <w:rPr>
          <w:szCs w:val="20"/>
        </w:rPr>
        <w:t>summary</w:t>
      </w:r>
      <w:r w:rsidRPr="00A2371B">
        <w:rPr>
          <w:szCs w:val="20"/>
        </w:rPr>
        <w:t xml:space="preserve"> </w:t>
      </w:r>
      <w:r>
        <w:rPr>
          <w:szCs w:val="20"/>
        </w:rPr>
        <w:t>provides an overview of literature identified, particularly</w:t>
      </w:r>
      <w:r w:rsidRPr="00A2371B">
        <w:rPr>
          <w:szCs w:val="20"/>
        </w:rPr>
        <w:t xml:space="preserve"> patient experiences and barriers/facilitators </w:t>
      </w:r>
      <w:r>
        <w:rPr>
          <w:szCs w:val="20"/>
        </w:rPr>
        <w:t>to help-seeking/access,</w:t>
      </w:r>
      <w:r w:rsidRPr="00A2371B">
        <w:rPr>
          <w:szCs w:val="20"/>
        </w:rPr>
        <w:t xml:space="preserve"> </w:t>
      </w:r>
      <w:r>
        <w:rPr>
          <w:szCs w:val="20"/>
        </w:rPr>
        <w:t xml:space="preserve">but </w:t>
      </w:r>
      <w:r w:rsidRPr="00A2371B">
        <w:rPr>
          <w:szCs w:val="20"/>
        </w:rPr>
        <w:t xml:space="preserve">does not represent an extensive </w:t>
      </w:r>
      <w:r>
        <w:rPr>
          <w:szCs w:val="20"/>
        </w:rPr>
        <w:t>collection</w:t>
      </w:r>
      <w:r w:rsidRPr="00A2371B">
        <w:rPr>
          <w:szCs w:val="20"/>
        </w:rPr>
        <w:t xml:space="preserve"> of all literature published on</w:t>
      </w:r>
      <w:r>
        <w:rPr>
          <w:szCs w:val="20"/>
        </w:rPr>
        <w:t xml:space="preserve"> mental health care for </w:t>
      </w:r>
      <w:r w:rsidRPr="00B40776">
        <w:rPr>
          <w:szCs w:val="20"/>
        </w:rPr>
        <w:t>Aboriginal and Torres Strait Islander</w:t>
      </w:r>
      <w:r w:rsidRPr="00A2371B">
        <w:rPr>
          <w:szCs w:val="20"/>
        </w:rPr>
        <w:t xml:space="preserve"> </w:t>
      </w:r>
      <w:r>
        <w:rPr>
          <w:szCs w:val="20"/>
        </w:rPr>
        <w:t>people</w:t>
      </w:r>
      <w:r w:rsidRPr="00A2371B">
        <w:rPr>
          <w:szCs w:val="20"/>
        </w:rPr>
        <w:t xml:space="preserve">. </w:t>
      </w:r>
    </w:p>
    <w:p w14:paraId="31DA0969" w14:textId="77777777" w:rsidR="00B40776" w:rsidRPr="00175280" w:rsidRDefault="00B40776" w:rsidP="00B40776">
      <w:pPr>
        <w:pStyle w:val="Caption"/>
        <w:rPr>
          <w:rFonts w:ascii="Arial" w:hAnsi="Arial" w:cs="Arial"/>
        </w:rPr>
      </w:pPr>
      <w:bookmarkStart w:id="10" w:name="_Hlk197504030"/>
      <w:r w:rsidRPr="00175280">
        <w:rPr>
          <w:rFonts w:ascii="Arial" w:hAnsi="Arial" w:cs="Arial"/>
        </w:rPr>
        <w:t xml:space="preserve">Table </w:t>
      </w:r>
      <w:r w:rsidRPr="00175280">
        <w:rPr>
          <w:rFonts w:ascii="Arial" w:hAnsi="Arial" w:cs="Arial"/>
        </w:rPr>
        <w:fldChar w:fldCharType="begin"/>
      </w:r>
      <w:r w:rsidRPr="00175280">
        <w:rPr>
          <w:rFonts w:ascii="Arial" w:hAnsi="Arial" w:cs="Arial"/>
        </w:rPr>
        <w:instrText xml:space="preserve"> SEQ Table \* ARABIC </w:instrText>
      </w:r>
      <w:r w:rsidRPr="00175280">
        <w:rPr>
          <w:rFonts w:ascii="Arial" w:hAnsi="Arial" w:cs="Arial"/>
        </w:rPr>
        <w:fldChar w:fldCharType="separate"/>
      </w:r>
      <w:r w:rsidRPr="00175280">
        <w:rPr>
          <w:rFonts w:ascii="Arial" w:hAnsi="Arial" w:cs="Arial"/>
          <w:noProof/>
        </w:rPr>
        <w:t>1</w:t>
      </w:r>
      <w:r w:rsidRPr="00175280">
        <w:rPr>
          <w:rFonts w:ascii="Arial" w:hAnsi="Arial" w:cs="Arial"/>
        </w:rPr>
        <w:fldChar w:fldCharType="end"/>
      </w:r>
      <w:r w:rsidRPr="00175280">
        <w:rPr>
          <w:rFonts w:ascii="Arial" w:hAnsi="Arial" w:cs="Arial"/>
        </w:rPr>
        <w:t>. Targeted literature search terms</w:t>
      </w:r>
    </w:p>
    <w:tbl>
      <w:tblPr>
        <w:tblStyle w:val="TableGrid"/>
        <w:tblW w:w="0" w:type="auto"/>
        <w:tblLook w:val="04A0" w:firstRow="1" w:lastRow="0" w:firstColumn="1" w:lastColumn="0" w:noHBand="0" w:noVBand="1"/>
      </w:tblPr>
      <w:tblGrid>
        <w:gridCol w:w="317"/>
        <w:gridCol w:w="1960"/>
        <w:gridCol w:w="6739"/>
      </w:tblGrid>
      <w:tr w:rsidR="00B40776" w:rsidRPr="00175280" w14:paraId="55D124F4" w14:textId="77777777">
        <w:trPr>
          <w:tblHeader/>
        </w:trPr>
        <w:tc>
          <w:tcPr>
            <w:tcW w:w="0" w:type="auto"/>
          </w:tcPr>
          <w:p w14:paraId="14A7DBE3" w14:textId="77777777" w:rsidR="00B40776" w:rsidRPr="00175280" w:rsidRDefault="00B40776">
            <w:pPr>
              <w:spacing w:before="120" w:after="120"/>
              <w:rPr>
                <w:rFonts w:ascii="Arial" w:hAnsi="Arial" w:cs="Arial"/>
                <w:b/>
                <w:bCs/>
                <w:sz w:val="18"/>
                <w:szCs w:val="18"/>
              </w:rPr>
            </w:pPr>
            <w:bookmarkStart w:id="11" w:name="_Hlk196831313"/>
            <w:r w:rsidRPr="00175280">
              <w:rPr>
                <w:rFonts w:ascii="Arial" w:hAnsi="Arial" w:cs="Arial"/>
                <w:b/>
                <w:bCs/>
                <w:sz w:val="18"/>
                <w:szCs w:val="18"/>
              </w:rPr>
              <w:t>#</w:t>
            </w:r>
          </w:p>
        </w:tc>
        <w:tc>
          <w:tcPr>
            <w:tcW w:w="0" w:type="auto"/>
          </w:tcPr>
          <w:p w14:paraId="06AB45AC" w14:textId="77777777" w:rsidR="00B40776" w:rsidRPr="00175280" w:rsidRDefault="00B40776">
            <w:pPr>
              <w:spacing w:before="120" w:after="120"/>
              <w:rPr>
                <w:rFonts w:ascii="Arial" w:hAnsi="Arial" w:cs="Arial"/>
                <w:b/>
                <w:bCs/>
                <w:sz w:val="18"/>
                <w:szCs w:val="18"/>
              </w:rPr>
            </w:pPr>
            <w:r w:rsidRPr="00175280">
              <w:rPr>
                <w:rFonts w:ascii="Arial" w:hAnsi="Arial" w:cs="Arial"/>
                <w:b/>
                <w:bCs/>
                <w:sz w:val="18"/>
                <w:szCs w:val="18"/>
              </w:rPr>
              <w:t>Topic</w:t>
            </w:r>
          </w:p>
        </w:tc>
        <w:tc>
          <w:tcPr>
            <w:tcW w:w="0" w:type="auto"/>
          </w:tcPr>
          <w:p w14:paraId="739C7F6B" w14:textId="77777777" w:rsidR="00B40776" w:rsidRPr="00175280" w:rsidRDefault="00B40776">
            <w:pPr>
              <w:spacing w:before="120" w:after="120"/>
              <w:rPr>
                <w:rFonts w:ascii="Arial" w:hAnsi="Arial" w:cs="Arial"/>
                <w:b/>
                <w:bCs/>
                <w:sz w:val="18"/>
                <w:szCs w:val="18"/>
              </w:rPr>
            </w:pPr>
            <w:r w:rsidRPr="00175280">
              <w:rPr>
                <w:rFonts w:ascii="Arial" w:hAnsi="Arial" w:cs="Arial"/>
                <w:b/>
                <w:bCs/>
                <w:sz w:val="18"/>
                <w:szCs w:val="18"/>
              </w:rPr>
              <w:t>Search terms</w:t>
            </w:r>
          </w:p>
        </w:tc>
      </w:tr>
      <w:tr w:rsidR="00B40776" w:rsidRPr="00175280" w14:paraId="1BF4365E" w14:textId="77777777">
        <w:tc>
          <w:tcPr>
            <w:tcW w:w="0" w:type="auto"/>
          </w:tcPr>
          <w:p w14:paraId="538392DC"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1</w:t>
            </w:r>
          </w:p>
        </w:tc>
        <w:tc>
          <w:tcPr>
            <w:tcW w:w="0" w:type="auto"/>
          </w:tcPr>
          <w:p w14:paraId="79A5E32D"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Primary care</w:t>
            </w:r>
          </w:p>
        </w:tc>
        <w:tc>
          <w:tcPr>
            <w:tcW w:w="0" w:type="auto"/>
          </w:tcPr>
          <w:p w14:paraId="6C092CB5"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Title/abstract:</w:t>
            </w:r>
          </w:p>
          <w:p w14:paraId="3705033B"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 xml:space="preserve">“primary care” or GP or “general </w:t>
            </w:r>
            <w:proofErr w:type="spellStart"/>
            <w:r w:rsidRPr="00175280">
              <w:rPr>
                <w:rFonts w:ascii="Arial" w:hAnsi="Arial" w:cs="Arial"/>
                <w:sz w:val="18"/>
                <w:szCs w:val="18"/>
              </w:rPr>
              <w:t>practi</w:t>
            </w:r>
            <w:proofErr w:type="spellEnd"/>
            <w:r w:rsidRPr="00175280">
              <w:rPr>
                <w:rFonts w:ascii="Arial" w:hAnsi="Arial" w:cs="Arial"/>
                <w:sz w:val="18"/>
                <w:szCs w:val="18"/>
              </w:rPr>
              <w:t>*” or “family physician*” or “primary health” or “community health”</w:t>
            </w:r>
          </w:p>
          <w:p w14:paraId="5659C26D" w14:textId="77777777" w:rsidR="00B40776" w:rsidRPr="00175280" w:rsidRDefault="00B40776">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4C84C130"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Primary Health Care; Physicians, Primary Care; Physicians, General Practice; General Practice; Primary Care</w:t>
            </w:r>
          </w:p>
        </w:tc>
      </w:tr>
      <w:tr w:rsidR="00B40776" w:rsidRPr="00175280" w14:paraId="1738E03A" w14:textId="77777777">
        <w:tc>
          <w:tcPr>
            <w:tcW w:w="0" w:type="auto"/>
          </w:tcPr>
          <w:p w14:paraId="02D66528"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2</w:t>
            </w:r>
          </w:p>
        </w:tc>
        <w:tc>
          <w:tcPr>
            <w:tcW w:w="0" w:type="auto"/>
          </w:tcPr>
          <w:p w14:paraId="75F35B10" w14:textId="3FFEA41A" w:rsidR="00B40776" w:rsidRPr="00175280" w:rsidRDefault="00B40776">
            <w:pPr>
              <w:spacing w:before="120" w:after="120"/>
              <w:rPr>
                <w:rFonts w:ascii="Arial" w:hAnsi="Arial" w:cs="Arial"/>
                <w:sz w:val="18"/>
                <w:szCs w:val="18"/>
              </w:rPr>
            </w:pPr>
            <w:r w:rsidRPr="00B40776">
              <w:rPr>
                <w:rFonts w:ascii="Arial" w:hAnsi="Arial" w:cs="Arial"/>
                <w:sz w:val="18"/>
                <w:szCs w:val="18"/>
              </w:rPr>
              <w:t>Specific population: Aboriginal and Torres Strait Islander peoples</w:t>
            </w:r>
          </w:p>
        </w:tc>
        <w:tc>
          <w:tcPr>
            <w:tcW w:w="0" w:type="auto"/>
          </w:tcPr>
          <w:p w14:paraId="5D1C9C5A" w14:textId="77777777" w:rsidR="00B40776" w:rsidRPr="00B40776" w:rsidRDefault="00B40776" w:rsidP="00B40776">
            <w:pPr>
              <w:spacing w:before="120" w:after="120"/>
              <w:rPr>
                <w:rFonts w:ascii="Arial" w:hAnsi="Arial" w:cs="Arial"/>
                <w:sz w:val="18"/>
                <w:szCs w:val="18"/>
              </w:rPr>
            </w:pPr>
            <w:r w:rsidRPr="00B40776">
              <w:rPr>
                <w:rFonts w:ascii="Arial" w:hAnsi="Arial" w:cs="Arial"/>
                <w:sz w:val="18"/>
                <w:szCs w:val="18"/>
              </w:rPr>
              <w:t>Title/abstract:</w:t>
            </w:r>
          </w:p>
          <w:p w14:paraId="2DA7132B" w14:textId="77777777" w:rsidR="00B40776" w:rsidRPr="00B40776" w:rsidRDefault="00B40776" w:rsidP="00B40776">
            <w:pPr>
              <w:spacing w:before="120" w:after="120"/>
              <w:rPr>
                <w:rFonts w:ascii="Arial" w:hAnsi="Arial" w:cs="Arial"/>
                <w:sz w:val="18"/>
                <w:szCs w:val="18"/>
              </w:rPr>
            </w:pPr>
            <w:r w:rsidRPr="00B40776">
              <w:rPr>
                <w:rFonts w:ascii="Arial" w:hAnsi="Arial" w:cs="Arial"/>
                <w:sz w:val="18"/>
                <w:szCs w:val="18"/>
              </w:rPr>
              <w:t>Aboriginal or “Torres Strait Islander” or “First Nations”</w:t>
            </w:r>
          </w:p>
          <w:p w14:paraId="7D9736BA" w14:textId="77777777" w:rsidR="00B40776" w:rsidRPr="00B40776" w:rsidRDefault="00B40776" w:rsidP="00B40776">
            <w:pPr>
              <w:spacing w:before="120" w:after="120"/>
              <w:rPr>
                <w:rFonts w:ascii="Arial" w:hAnsi="Arial" w:cs="Arial"/>
                <w:sz w:val="18"/>
                <w:szCs w:val="18"/>
              </w:rPr>
            </w:pPr>
            <w:proofErr w:type="spellStart"/>
            <w:r w:rsidRPr="00B40776">
              <w:rPr>
                <w:rFonts w:ascii="Arial" w:hAnsi="Arial" w:cs="Arial"/>
                <w:sz w:val="18"/>
                <w:szCs w:val="18"/>
              </w:rPr>
              <w:t>MeSH</w:t>
            </w:r>
            <w:proofErr w:type="spellEnd"/>
            <w:r w:rsidRPr="00B40776">
              <w:rPr>
                <w:rFonts w:ascii="Arial" w:hAnsi="Arial" w:cs="Arial"/>
                <w:sz w:val="18"/>
                <w:szCs w:val="18"/>
              </w:rPr>
              <w:t>:</w:t>
            </w:r>
          </w:p>
          <w:p w14:paraId="583C2A8A" w14:textId="2D1B832B" w:rsidR="00B40776" w:rsidRPr="00175280" w:rsidRDefault="00B40776" w:rsidP="00B40776">
            <w:pPr>
              <w:spacing w:before="120" w:after="120"/>
              <w:rPr>
                <w:rFonts w:ascii="Arial" w:hAnsi="Arial" w:cs="Arial"/>
                <w:sz w:val="18"/>
                <w:szCs w:val="18"/>
              </w:rPr>
            </w:pPr>
            <w:r w:rsidRPr="00B40776">
              <w:rPr>
                <w:rFonts w:ascii="Arial" w:hAnsi="Arial" w:cs="Arial"/>
                <w:sz w:val="18"/>
                <w:szCs w:val="18"/>
              </w:rPr>
              <w:t>Australian Aboriginal and Torres Strait Islander Peoples; Health Services, Indigenous</w:t>
            </w:r>
          </w:p>
        </w:tc>
      </w:tr>
      <w:tr w:rsidR="00B40776" w:rsidRPr="00175280" w14:paraId="4B2A3302" w14:textId="77777777">
        <w:tc>
          <w:tcPr>
            <w:tcW w:w="0" w:type="auto"/>
          </w:tcPr>
          <w:p w14:paraId="7BFEE0B7" w14:textId="77777777" w:rsidR="00B40776" w:rsidRPr="00175280" w:rsidRDefault="00B40776">
            <w:pPr>
              <w:keepNext/>
              <w:spacing w:before="120" w:after="120"/>
              <w:rPr>
                <w:rFonts w:ascii="Arial" w:hAnsi="Arial" w:cs="Arial"/>
                <w:sz w:val="18"/>
                <w:szCs w:val="18"/>
              </w:rPr>
            </w:pPr>
            <w:r w:rsidRPr="00175280">
              <w:rPr>
                <w:rFonts w:ascii="Arial" w:hAnsi="Arial" w:cs="Arial"/>
                <w:sz w:val="18"/>
                <w:szCs w:val="18"/>
              </w:rPr>
              <w:t>3</w:t>
            </w:r>
          </w:p>
        </w:tc>
        <w:tc>
          <w:tcPr>
            <w:tcW w:w="0" w:type="auto"/>
          </w:tcPr>
          <w:p w14:paraId="7BFFCFE7"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Mental health</w:t>
            </w:r>
          </w:p>
        </w:tc>
        <w:tc>
          <w:tcPr>
            <w:tcW w:w="0" w:type="auto"/>
          </w:tcPr>
          <w:p w14:paraId="1FD7C1D6"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Title/abstract:</w:t>
            </w:r>
          </w:p>
          <w:p w14:paraId="3333FE64"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mental health” or depression or anxiety or PTSD or “post-traumatic stress disorder” or “trauma informed care”</w:t>
            </w:r>
          </w:p>
          <w:p w14:paraId="6CB31F63" w14:textId="77777777" w:rsidR="00B40776" w:rsidRPr="00175280" w:rsidRDefault="00B40776">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2EC809BC"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Mental Health; Wounds and Injuries/psychology; Mental Health Services</w:t>
            </w:r>
          </w:p>
        </w:tc>
      </w:tr>
      <w:tr w:rsidR="00B40776" w:rsidRPr="00175280" w14:paraId="5460A309" w14:textId="77777777">
        <w:tc>
          <w:tcPr>
            <w:tcW w:w="0" w:type="auto"/>
          </w:tcPr>
          <w:p w14:paraId="2CF3B908"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4</w:t>
            </w:r>
          </w:p>
        </w:tc>
        <w:tc>
          <w:tcPr>
            <w:tcW w:w="0" w:type="auto"/>
          </w:tcPr>
          <w:p w14:paraId="1D0E3190"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Outcomes</w:t>
            </w:r>
          </w:p>
        </w:tc>
        <w:tc>
          <w:tcPr>
            <w:tcW w:w="0" w:type="auto"/>
          </w:tcPr>
          <w:p w14:paraId="449029FE"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Title/abstract:</w:t>
            </w:r>
          </w:p>
          <w:p w14:paraId="69A7D674"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patient satisfaction” or “patient experience*” or “lived experience*” or “patient outcomes” or psychological or “healthcare access” or “barriers to care” or disparities or discrimination or stigma or homophobia or trust or distrust or “cultural competence” or “cultural competency” or “cultural sensitivity” or “patient-provider relationship*”</w:t>
            </w:r>
          </w:p>
          <w:p w14:paraId="66DB1088" w14:textId="77777777" w:rsidR="00B40776" w:rsidRPr="00175280" w:rsidRDefault="00B40776">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7D161CED"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Patient Satisfaction; Outcome Assessment, Health Care; Health Services Accessibility; Disparities, Health Care; Cultural Competency; Physician-patient relations</w:t>
            </w:r>
          </w:p>
        </w:tc>
      </w:tr>
      <w:tr w:rsidR="00B40776" w:rsidRPr="00175280" w14:paraId="281957A5" w14:textId="77777777">
        <w:tc>
          <w:tcPr>
            <w:tcW w:w="0" w:type="auto"/>
          </w:tcPr>
          <w:p w14:paraId="1A5B82B0"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5</w:t>
            </w:r>
          </w:p>
        </w:tc>
        <w:tc>
          <w:tcPr>
            <w:tcW w:w="0" w:type="auto"/>
          </w:tcPr>
          <w:p w14:paraId="43B15B6D"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Australia</w:t>
            </w:r>
          </w:p>
        </w:tc>
        <w:tc>
          <w:tcPr>
            <w:tcW w:w="0" w:type="auto"/>
          </w:tcPr>
          <w:p w14:paraId="060D3500"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Title/abstract:</w:t>
            </w:r>
          </w:p>
          <w:p w14:paraId="43B6F0A8"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Australia* or “New South Wales” or Victoria or Queensland or Tasmania or “Northern Territory”</w:t>
            </w:r>
          </w:p>
          <w:p w14:paraId="5C3B2496" w14:textId="77777777" w:rsidR="00B40776" w:rsidRPr="00175280" w:rsidRDefault="00B40776">
            <w:pPr>
              <w:spacing w:before="120" w:after="120"/>
              <w:rPr>
                <w:rFonts w:ascii="Arial" w:hAnsi="Arial" w:cs="Arial"/>
                <w:sz w:val="18"/>
                <w:szCs w:val="18"/>
              </w:rPr>
            </w:pPr>
            <w:proofErr w:type="spellStart"/>
            <w:r w:rsidRPr="00175280">
              <w:rPr>
                <w:rFonts w:ascii="Arial" w:hAnsi="Arial" w:cs="Arial"/>
                <w:sz w:val="18"/>
                <w:szCs w:val="18"/>
              </w:rPr>
              <w:t>MeSH</w:t>
            </w:r>
            <w:proofErr w:type="spellEnd"/>
            <w:r w:rsidRPr="00175280">
              <w:rPr>
                <w:rFonts w:ascii="Arial" w:hAnsi="Arial" w:cs="Arial"/>
                <w:sz w:val="18"/>
                <w:szCs w:val="18"/>
              </w:rPr>
              <w:t>:</w:t>
            </w:r>
          </w:p>
          <w:p w14:paraId="63F77A3D" w14:textId="77777777" w:rsidR="00B40776" w:rsidRPr="00175280" w:rsidRDefault="00B40776">
            <w:pPr>
              <w:spacing w:before="120" w:after="120"/>
              <w:rPr>
                <w:rFonts w:ascii="Arial" w:hAnsi="Arial" w:cs="Arial"/>
                <w:sz w:val="18"/>
                <w:szCs w:val="18"/>
              </w:rPr>
            </w:pPr>
            <w:r w:rsidRPr="00175280">
              <w:rPr>
                <w:rFonts w:ascii="Arial" w:hAnsi="Arial" w:cs="Arial"/>
                <w:sz w:val="18"/>
                <w:szCs w:val="18"/>
              </w:rPr>
              <w:t>Australia</w:t>
            </w:r>
          </w:p>
        </w:tc>
      </w:tr>
      <w:bookmarkEnd w:id="10"/>
      <w:bookmarkEnd w:id="11"/>
    </w:tbl>
    <w:p w14:paraId="6F44147A" w14:textId="77777777" w:rsidR="00B40776" w:rsidRPr="00B50BC3" w:rsidRDefault="00B40776" w:rsidP="00B40776">
      <w:pPr>
        <w:pStyle w:val="EndNoteBibliography"/>
        <w:spacing w:line="360" w:lineRule="auto"/>
        <w:rPr>
          <w:szCs w:val="20"/>
        </w:rPr>
      </w:pPr>
    </w:p>
    <w:p w14:paraId="21D28DB9" w14:textId="4121BFF0" w:rsidR="00B40776" w:rsidRPr="00B50BC3" w:rsidRDefault="00B40776" w:rsidP="00B40776">
      <w:pPr>
        <w:pStyle w:val="EndNoteBibliography"/>
        <w:spacing w:line="360" w:lineRule="auto"/>
        <w:rPr>
          <w:szCs w:val="20"/>
        </w:rPr>
      </w:pPr>
      <w:r w:rsidRPr="00B50BC3">
        <w:rPr>
          <w:szCs w:val="20"/>
        </w:rPr>
        <w:t xml:space="preserve">Identified literature ranged from </w:t>
      </w:r>
      <w:r w:rsidRPr="00B40776">
        <w:rPr>
          <w:szCs w:val="20"/>
        </w:rPr>
        <w:t>small qualitative studies to large</w:t>
      </w:r>
      <w:r>
        <w:rPr>
          <w:szCs w:val="20"/>
        </w:rPr>
        <w:t>r</w:t>
      </w:r>
      <w:r w:rsidRPr="00B40776">
        <w:rPr>
          <w:szCs w:val="20"/>
        </w:rPr>
        <w:t xml:space="preserve"> cross-sectional s</w:t>
      </w:r>
      <w:r>
        <w:rPr>
          <w:szCs w:val="20"/>
        </w:rPr>
        <w:t>tudies and prospective cohort</w:t>
      </w:r>
      <w:r w:rsidRPr="00B40776">
        <w:rPr>
          <w:szCs w:val="20"/>
        </w:rPr>
        <w:t>s</w:t>
      </w:r>
      <w:r w:rsidRPr="00B50BC3">
        <w:rPr>
          <w:szCs w:val="20"/>
        </w:rPr>
        <w:t xml:space="preserve">. It is noted that due to the diversity within the </w:t>
      </w:r>
      <w:bookmarkStart w:id="12" w:name="_Hlk197504643"/>
      <w:r>
        <w:rPr>
          <w:szCs w:val="20"/>
        </w:rPr>
        <w:t>Aboriginal and Torres Strait Islander</w:t>
      </w:r>
      <w:r w:rsidRPr="00B50BC3">
        <w:rPr>
          <w:szCs w:val="20"/>
        </w:rPr>
        <w:t xml:space="preserve"> </w:t>
      </w:r>
      <w:bookmarkEnd w:id="12"/>
      <w:r w:rsidRPr="00B50BC3">
        <w:rPr>
          <w:szCs w:val="20"/>
        </w:rPr>
        <w:t xml:space="preserve">community, findings may not be generalisable to all </w:t>
      </w:r>
      <w:r>
        <w:rPr>
          <w:szCs w:val="20"/>
        </w:rPr>
        <w:t>Aboriginal and Torres Strait Islander</w:t>
      </w:r>
      <w:r w:rsidRPr="00B50BC3">
        <w:rPr>
          <w:szCs w:val="20"/>
        </w:rPr>
        <w:t xml:space="preserve"> individuals’ experiences.</w:t>
      </w:r>
    </w:p>
    <w:p w14:paraId="30CF70A0" w14:textId="77777777" w:rsidR="00B40776" w:rsidRDefault="00B40776">
      <w:pPr>
        <w:rPr>
          <w:ins w:id="13" w:author="Rosie Wade" w:date="2025-05-07T10:02:00Z" w16du:dateUtc="2025-05-07T00:02:00Z"/>
          <w:rFonts w:ascii="Helvetica" w:eastAsiaTheme="minorHAnsi" w:hAnsi="Helvetica" w:cs="Arial"/>
          <w:b/>
          <w:bCs/>
          <w:color w:val="3A95AD"/>
          <w:sz w:val="32"/>
          <w:szCs w:val="32"/>
          <w:u w:color="FDBE57"/>
        </w:rPr>
      </w:pPr>
      <w:ins w:id="14" w:author="Rosie Wade" w:date="2025-05-07T10:02:00Z" w16du:dateUtc="2025-05-07T00:02:00Z">
        <w:r>
          <w:br w:type="page"/>
        </w:r>
      </w:ins>
    </w:p>
    <w:p w14:paraId="7D1C22DC" w14:textId="04223ECA" w:rsidR="00B61C79" w:rsidRPr="00EF5F79" w:rsidRDefault="00B61C79" w:rsidP="00EF5F79">
      <w:pPr>
        <w:pStyle w:val="Heading1"/>
      </w:pPr>
      <w:bookmarkStart w:id="15" w:name="_Toc197690628"/>
      <w:r w:rsidRPr="00EF5F79">
        <w:t>Overview</w:t>
      </w:r>
      <w:bookmarkEnd w:id="15"/>
    </w:p>
    <w:p w14:paraId="2AC592F5" w14:textId="3D335F2D" w:rsidR="00B61C79" w:rsidRPr="00410DF3" w:rsidRDefault="00B61C79" w:rsidP="00410DF3">
      <w:pPr>
        <w:pStyle w:val="EndNoteBibliography"/>
        <w:spacing w:line="360" w:lineRule="auto"/>
        <w:rPr>
          <w:szCs w:val="20"/>
        </w:rPr>
      </w:pPr>
      <w:r w:rsidRPr="00410DF3">
        <w:rPr>
          <w:szCs w:val="20"/>
        </w:rPr>
        <w:t>The National Strategic Framework for Aboriginal and Torres Strait Islander Peoples’ Mental Health and Social and Emotional Wellbeing 2017–2023</w:t>
      </w:r>
      <w:r w:rsidR="008E07DA">
        <w:rPr>
          <w:szCs w:val="20"/>
        </w:rPr>
        <w:fldChar w:fldCharType="begin"/>
      </w:r>
      <w:r w:rsidR="008E07DA">
        <w:rPr>
          <w:szCs w:val="20"/>
        </w:rPr>
        <w:instrText xml:space="preserve"> ADDIN EN.CITE &lt;EndNote&gt;&lt;Cite&gt;&lt;Author&gt;Australian Government&lt;/Author&gt;&lt;Year&gt;2017&lt;/Year&gt;&lt;RecNum&gt;75&lt;/RecNum&gt;&lt;DisplayText&gt;&lt;style face="superscript"&gt;1&lt;/style&gt;&lt;/DisplayText&gt;&lt;record&gt;&lt;rec-number&gt;75&lt;/rec-number&gt;&lt;foreign-keys&gt;&lt;key app="EN" db-id="5dsvxtv2va50xvers08vfz2x9xfvf5frswe5" timestamp="1745287875"&gt;75&lt;/key&gt;&lt;/foreign-keys&gt;&lt;ref-type name="Web Page"&gt;12&lt;/ref-type&gt;&lt;contributors&gt;&lt;authors&gt;&lt;author&gt;Australian Government,&lt;/author&gt;&lt;/authors&gt;&lt;/contributors&gt;&lt;titles&gt;&lt;title&gt;National Strategic Framework for Aboriginal and Torres Strait Islander Peoples’ Mental Health and Social and Emotional Wellbeing 2017-2023&lt;/title&gt;&lt;/titles&gt;&lt;dates&gt;&lt;year&gt;2017&lt;/year&gt;&lt;/dates&gt;&lt;urls&gt;&lt;related-urls&gt;&lt;url&gt;www.niaa.gov.au/resource-centre/national-strategic-framework-aboriginal-and-torres-strait-islander-peoples-mental&lt;/url&gt;&lt;/related-urls&gt;&lt;/urls&gt;&lt;/record&gt;&lt;/Cite&gt;&lt;/EndNote&gt;</w:instrText>
      </w:r>
      <w:r w:rsidR="008E07DA">
        <w:rPr>
          <w:szCs w:val="20"/>
        </w:rPr>
        <w:fldChar w:fldCharType="separate"/>
      </w:r>
      <w:r w:rsidR="008E07DA" w:rsidRPr="008E07DA">
        <w:rPr>
          <w:szCs w:val="20"/>
          <w:vertAlign w:val="superscript"/>
        </w:rPr>
        <w:t>1</w:t>
      </w:r>
      <w:r w:rsidR="008E07DA">
        <w:rPr>
          <w:szCs w:val="20"/>
        </w:rPr>
        <w:fldChar w:fldCharType="end"/>
      </w:r>
      <w:r w:rsidRPr="00410DF3">
        <w:rPr>
          <w:szCs w:val="20"/>
        </w:rPr>
        <w:t xml:space="preserve"> includes the following principles:</w:t>
      </w:r>
    </w:p>
    <w:p w14:paraId="78A39778" w14:textId="73DDBA60" w:rsidR="00B61C79" w:rsidRPr="00410DF3" w:rsidRDefault="00B61C79" w:rsidP="00410DF3">
      <w:pPr>
        <w:pStyle w:val="EndNoteBibliography"/>
        <w:numPr>
          <w:ilvl w:val="0"/>
          <w:numId w:val="22"/>
        </w:numPr>
        <w:spacing w:line="360" w:lineRule="auto"/>
        <w:rPr>
          <w:szCs w:val="20"/>
        </w:rPr>
      </w:pPr>
      <w:r w:rsidRPr="00410DF3">
        <w:rPr>
          <w:szCs w:val="20"/>
        </w:rPr>
        <w:t>Aboriginal and Torres Strait Islander health is viewed in a holistic context, that encompasses mental health and physical, cultural and spiritual health. Land is central to wellbeing. Crucially, it must be understood that when the harmony of these interrelations is disrupted, Aboriginal and Torres Strait Islander ill health will persist.</w:t>
      </w:r>
    </w:p>
    <w:p w14:paraId="36F6C7F6" w14:textId="331F3C7C" w:rsidR="00B61C79" w:rsidRPr="00410DF3" w:rsidRDefault="00B61C79" w:rsidP="00410DF3">
      <w:pPr>
        <w:pStyle w:val="EndNoteBibliography"/>
        <w:numPr>
          <w:ilvl w:val="0"/>
          <w:numId w:val="22"/>
        </w:numPr>
        <w:spacing w:line="360" w:lineRule="auto"/>
        <w:rPr>
          <w:szCs w:val="20"/>
        </w:rPr>
      </w:pPr>
      <w:r w:rsidRPr="00410DF3">
        <w:rPr>
          <w:szCs w:val="20"/>
        </w:rPr>
        <w:t>Self-determination is central to the provision of Aboriginal and Torres Strait Islander health services.</w:t>
      </w:r>
    </w:p>
    <w:p w14:paraId="3461FB77" w14:textId="50603B2F" w:rsidR="00B61C79" w:rsidRPr="00410DF3" w:rsidRDefault="00B61C79" w:rsidP="00410DF3">
      <w:pPr>
        <w:pStyle w:val="EndNoteBibliography"/>
        <w:numPr>
          <w:ilvl w:val="0"/>
          <w:numId w:val="22"/>
        </w:numPr>
        <w:spacing w:line="360" w:lineRule="auto"/>
        <w:rPr>
          <w:szCs w:val="20"/>
        </w:rPr>
      </w:pPr>
      <w:r w:rsidRPr="00410DF3">
        <w:rPr>
          <w:szCs w:val="20"/>
        </w:rPr>
        <w:t xml:space="preserve">Culturally valid understandings must shape the provision of services and must guide assessment, care and management of Aboriginal and Torres Strait Islander people’s health problems generally, and mental health problems, in particular. </w:t>
      </w:r>
    </w:p>
    <w:p w14:paraId="2DF8C891" w14:textId="16CB679F" w:rsidR="00B61C79" w:rsidRPr="00410DF3" w:rsidRDefault="00B61C79" w:rsidP="00410DF3">
      <w:pPr>
        <w:pStyle w:val="EndNoteBibliography"/>
        <w:numPr>
          <w:ilvl w:val="0"/>
          <w:numId w:val="22"/>
        </w:numPr>
        <w:spacing w:line="360" w:lineRule="auto"/>
        <w:rPr>
          <w:szCs w:val="20"/>
        </w:rPr>
      </w:pPr>
      <w:r w:rsidRPr="00410DF3">
        <w:rPr>
          <w:szCs w:val="20"/>
        </w:rPr>
        <w:t>It must be recognised that the experiences of trauma and loss, present since European invasion, are a direct outcome of the disruption to cultural wellbeing. Trauma and loss of this magnitude continues to have inter-generational effects.</w:t>
      </w:r>
    </w:p>
    <w:p w14:paraId="3C332F54" w14:textId="145307AC" w:rsidR="00B61C79" w:rsidRPr="00410DF3" w:rsidRDefault="00B61C79" w:rsidP="00410DF3">
      <w:pPr>
        <w:pStyle w:val="EndNoteBibliography"/>
        <w:numPr>
          <w:ilvl w:val="0"/>
          <w:numId w:val="22"/>
        </w:numPr>
        <w:spacing w:line="360" w:lineRule="auto"/>
        <w:rPr>
          <w:szCs w:val="20"/>
        </w:rPr>
      </w:pPr>
      <w:r w:rsidRPr="00410DF3">
        <w:rPr>
          <w:szCs w:val="20"/>
        </w:rPr>
        <w:t>The human rights of Aboriginal and Torres Strait Islander people must be recognised and respected. Failure to respect these human rights constitutes continuous disruption to mental health. Human rights relevant to mental illness must be specifically addressed.</w:t>
      </w:r>
    </w:p>
    <w:p w14:paraId="12AB7C64" w14:textId="5059FAD8" w:rsidR="00B61C79" w:rsidRPr="00410DF3" w:rsidRDefault="00B61C79" w:rsidP="00410DF3">
      <w:pPr>
        <w:pStyle w:val="EndNoteBibliography"/>
        <w:numPr>
          <w:ilvl w:val="0"/>
          <w:numId w:val="22"/>
        </w:numPr>
        <w:spacing w:line="360" w:lineRule="auto"/>
        <w:rPr>
          <w:szCs w:val="20"/>
        </w:rPr>
      </w:pPr>
      <w:r w:rsidRPr="00410DF3">
        <w:rPr>
          <w:szCs w:val="20"/>
        </w:rPr>
        <w:t>Racism, stigma, environmental adversity and social disadvantage constitute ongoing stressors and have negative impacts on Aboriginal and Torres Strait Islander peoples’ mental health and wellbeing.</w:t>
      </w:r>
    </w:p>
    <w:p w14:paraId="57CFB7C2" w14:textId="26F91480" w:rsidR="00B61C79" w:rsidRPr="00410DF3" w:rsidRDefault="00B61C79" w:rsidP="00410DF3">
      <w:pPr>
        <w:pStyle w:val="EndNoteBibliography"/>
        <w:numPr>
          <w:ilvl w:val="0"/>
          <w:numId w:val="22"/>
        </w:numPr>
        <w:spacing w:line="360" w:lineRule="auto"/>
        <w:rPr>
          <w:szCs w:val="20"/>
        </w:rPr>
      </w:pPr>
      <w:r w:rsidRPr="00410DF3">
        <w:rPr>
          <w:szCs w:val="20"/>
        </w:rPr>
        <w:t>The centrality of Aboriginal and Torres Strait Islander family and kinship must be recognised as well as the broader concepts of family and the bonds of reciprocal affection, responsibility and sharing.</w:t>
      </w:r>
    </w:p>
    <w:p w14:paraId="56C9667E" w14:textId="3C9438C9" w:rsidR="00B61C79" w:rsidRPr="00410DF3" w:rsidRDefault="00B61C79" w:rsidP="00410DF3">
      <w:pPr>
        <w:pStyle w:val="EndNoteBibliography"/>
        <w:numPr>
          <w:ilvl w:val="0"/>
          <w:numId w:val="22"/>
        </w:numPr>
        <w:spacing w:line="360" w:lineRule="auto"/>
        <w:rPr>
          <w:szCs w:val="20"/>
        </w:rPr>
      </w:pPr>
      <w:r w:rsidRPr="00410DF3">
        <w:rPr>
          <w:szCs w:val="20"/>
        </w:rPr>
        <w:t>There is no single Aboriginal or Torres Strait Islander culture or group, but numerous groupings, languages, kinships, and tribes, as well as ways of living. Furthermore, Aboriginal and Torres Strait Islander people may currently live in urban, rural or remote settings, in traditional or other lifestyles, and frequently move between these ways of living.</w:t>
      </w:r>
    </w:p>
    <w:p w14:paraId="076DC186" w14:textId="1D533909" w:rsidR="00B61C79" w:rsidRPr="00410DF3" w:rsidRDefault="00B61C79" w:rsidP="00410DF3">
      <w:pPr>
        <w:pStyle w:val="EndNoteBibliography"/>
        <w:numPr>
          <w:ilvl w:val="0"/>
          <w:numId w:val="22"/>
        </w:numPr>
        <w:spacing w:line="360" w:lineRule="auto"/>
        <w:rPr>
          <w:szCs w:val="20"/>
        </w:rPr>
      </w:pPr>
      <w:r w:rsidRPr="00410DF3">
        <w:rPr>
          <w:szCs w:val="20"/>
        </w:rPr>
        <w:t>It must be recognised that Aboriginal and Torres Strait Islander people have great strengths, creativity and endurance and a deep understanding of the relationships between human beings and their environment.</w:t>
      </w:r>
    </w:p>
    <w:p w14:paraId="18A5EBAD" w14:textId="77777777" w:rsidR="00B61C79" w:rsidRPr="00410DF3" w:rsidRDefault="00B61C79" w:rsidP="00410DF3">
      <w:pPr>
        <w:pStyle w:val="EndNoteBibliography"/>
        <w:spacing w:line="360" w:lineRule="auto"/>
        <w:rPr>
          <w:szCs w:val="20"/>
        </w:rPr>
      </w:pPr>
    </w:p>
    <w:p w14:paraId="0AEEA461" w14:textId="77777777" w:rsidR="00B61C79" w:rsidRPr="00410DF3" w:rsidRDefault="00B61C79" w:rsidP="00410DF3">
      <w:pPr>
        <w:spacing w:line="360" w:lineRule="auto"/>
        <w:rPr>
          <w:rFonts w:ascii="Arial" w:hAnsi="Arial" w:cs="Arial"/>
          <w:noProof/>
          <w:sz w:val="20"/>
          <w:szCs w:val="20"/>
          <w:lang w:val="en-US"/>
        </w:rPr>
      </w:pPr>
      <w:r w:rsidRPr="00410DF3">
        <w:rPr>
          <w:rFonts w:ascii="Arial" w:hAnsi="Arial" w:cs="Arial"/>
          <w:sz w:val="20"/>
          <w:szCs w:val="20"/>
        </w:rPr>
        <w:br w:type="page"/>
      </w:r>
    </w:p>
    <w:p w14:paraId="304F15F4" w14:textId="37BD6DF8" w:rsidR="00B61C79" w:rsidRPr="00EF5F79" w:rsidRDefault="00B61C79" w:rsidP="00EF5F79">
      <w:pPr>
        <w:pStyle w:val="Heading1"/>
      </w:pPr>
      <w:bookmarkStart w:id="16" w:name="_Toc197690629"/>
      <w:r w:rsidRPr="00EF5F79">
        <w:t xml:space="preserve">Prevalence/statistics of mental health and other relevant </w:t>
      </w:r>
      <w:r w:rsidR="00F71659">
        <w:t>h</w:t>
      </w:r>
      <w:r w:rsidRPr="00EF5F79">
        <w:t>ealth outcomes Aboriginal and Torres Strait Islander people</w:t>
      </w:r>
      <w:bookmarkEnd w:id="16"/>
    </w:p>
    <w:p w14:paraId="4B593706" w14:textId="77777777" w:rsidR="00B61C79" w:rsidRPr="00410DF3" w:rsidRDefault="00B61C79" w:rsidP="00410DF3">
      <w:pPr>
        <w:pStyle w:val="Heading4"/>
        <w:spacing w:line="360" w:lineRule="auto"/>
        <w:rPr>
          <w:sz w:val="20"/>
          <w:szCs w:val="20"/>
        </w:rPr>
      </w:pPr>
      <w:r w:rsidRPr="00410DF3">
        <w:rPr>
          <w:sz w:val="20"/>
          <w:szCs w:val="20"/>
        </w:rPr>
        <w:t xml:space="preserve">Prevalence of mental health in Australia </w:t>
      </w:r>
    </w:p>
    <w:p w14:paraId="0C8DC496" w14:textId="4680F691" w:rsidR="0035267A" w:rsidRPr="00410DF3" w:rsidRDefault="00B61C79" w:rsidP="00410DF3">
      <w:pPr>
        <w:pStyle w:val="EndNoteBibliography"/>
        <w:spacing w:line="360" w:lineRule="auto"/>
        <w:rPr>
          <w:szCs w:val="20"/>
        </w:rPr>
      </w:pPr>
      <w:r w:rsidRPr="00410DF3">
        <w:rPr>
          <w:szCs w:val="20"/>
        </w:rPr>
        <w:t>The Australian Bureau of Statistics (ABS) 2020–2022 National Study of Mental Health and Wellbeing (2023)</w:t>
      </w:r>
      <w:r w:rsidR="008E07DA">
        <w:rPr>
          <w:szCs w:val="20"/>
        </w:rPr>
        <w:fldChar w:fldCharType="begin"/>
      </w:r>
      <w:r w:rsidR="008E07DA">
        <w:rPr>
          <w:szCs w:val="20"/>
        </w:rPr>
        <w:instrText xml:space="preserve"> ADDIN EN.CITE &lt;EndNote&gt;&lt;Cite&gt;&lt;Author&gt;Australian Bureau of Statistics&lt;/Author&gt;&lt;Year&gt;2023&lt;/Year&gt;&lt;RecNum&gt;51&lt;/RecNum&gt;&lt;DisplayText&gt;&lt;style face="superscript"&gt;2&lt;/style&gt;&lt;/DisplayText&gt;&lt;record&gt;&lt;rec-number&gt;51&lt;/rec-number&gt;&lt;foreign-keys&gt;&lt;key app="EN" db-id="5dsvxtv2va50xvers08vfz2x9xfvf5frswe5" timestamp="1745129427"&gt;51&lt;/key&gt;&lt;/foreign-keys&gt;&lt;ref-type name="Web Page"&gt;12&lt;/ref-type&gt;&lt;contributors&gt;&lt;authors&gt;&lt;author&gt;Australian Bureau of Statistics,&lt;/author&gt;&lt;/authors&gt;&lt;/contributors&gt;&lt;titles&gt;&lt;title&gt;National Study of Mental Health and Wellbeing&lt;/title&gt;&lt;/titles&gt;&lt;volume&gt;Apr 2025&lt;/volume&gt;&lt;dates&gt;&lt;year&gt;2023&lt;/year&gt;&lt;pub-dates&gt;&lt;date&gt;Oct 2023&lt;/date&gt;&lt;/pub-dates&gt;&lt;/dates&gt;&lt;urls&gt;&lt;related-urls&gt;&lt;url&gt;www.abs.gov.au/statistics/health/mental-health/national-study-mental-health-and-wellbeing/latest-release&lt;/url&gt;&lt;/related-urls&gt;&lt;/urls&gt;&lt;/record&gt;&lt;/Cite&gt;&lt;/EndNote&gt;</w:instrText>
      </w:r>
      <w:r w:rsidR="008E07DA">
        <w:rPr>
          <w:szCs w:val="20"/>
        </w:rPr>
        <w:fldChar w:fldCharType="separate"/>
      </w:r>
      <w:r w:rsidR="008E07DA" w:rsidRPr="008E07DA">
        <w:rPr>
          <w:szCs w:val="20"/>
          <w:vertAlign w:val="superscript"/>
        </w:rPr>
        <w:t>2</w:t>
      </w:r>
      <w:r w:rsidR="008E07DA">
        <w:rPr>
          <w:szCs w:val="20"/>
        </w:rPr>
        <w:fldChar w:fldCharType="end"/>
      </w:r>
      <w:r w:rsidRPr="00410DF3">
        <w:rPr>
          <w:szCs w:val="20"/>
        </w:rPr>
        <w:t xml:space="preserve"> reported that 42.9% of people aged 16–85 years had experienced a mental disorder at some time in their life. 21.5% of people had a 12-month mental disorder, with anxiety disorder being the most common group (17.2% of people aged 16–85 years), followed by affective disorder (7.5%) and substance use disorder (3.3%). The prevalence of 12-month mental disorders varied by age, with younger people having higher rates (e.g. 38.8% aged 16–24 years; 26.3% aged 25–34 years). Females had higher rates of anxiety (21% v</w:t>
      </w:r>
      <w:r w:rsidR="00900A94" w:rsidRPr="00410DF3">
        <w:rPr>
          <w:szCs w:val="20"/>
        </w:rPr>
        <w:t>er</w:t>
      </w:r>
      <w:r w:rsidRPr="00410DF3">
        <w:rPr>
          <w:szCs w:val="20"/>
        </w:rPr>
        <w:t>s</w:t>
      </w:r>
      <w:r w:rsidR="00900A94" w:rsidRPr="00410DF3">
        <w:rPr>
          <w:szCs w:val="20"/>
        </w:rPr>
        <w:t>us</w:t>
      </w:r>
      <w:r w:rsidRPr="00410DF3">
        <w:rPr>
          <w:szCs w:val="20"/>
        </w:rPr>
        <w:t xml:space="preserve"> 13.3%) or affective disorders (8.6% </w:t>
      </w:r>
      <w:r w:rsidR="00900A94" w:rsidRPr="00410DF3">
        <w:rPr>
          <w:szCs w:val="20"/>
        </w:rPr>
        <w:t>versus</w:t>
      </w:r>
      <w:r w:rsidRPr="00410DF3">
        <w:rPr>
          <w:szCs w:val="20"/>
        </w:rPr>
        <w:t xml:space="preserve"> 6.5%) than males; males had higher rates of substance use disorder (4.4% </w:t>
      </w:r>
      <w:r w:rsidR="00900A94" w:rsidRPr="00410DF3">
        <w:rPr>
          <w:szCs w:val="20"/>
        </w:rPr>
        <w:t>versus</w:t>
      </w:r>
      <w:r w:rsidRPr="00410DF3">
        <w:rPr>
          <w:szCs w:val="20"/>
        </w:rPr>
        <w:t xml:space="preserve"> 2.1%).</w:t>
      </w:r>
      <w:r w:rsidR="00715DEE">
        <w:rPr>
          <w:szCs w:val="20"/>
        </w:rPr>
        <w:t xml:space="preserve"> </w:t>
      </w:r>
      <w:r w:rsidR="0035267A" w:rsidRPr="00410DF3">
        <w:rPr>
          <w:szCs w:val="20"/>
        </w:rPr>
        <w:t xml:space="preserve">Suicide was the </w:t>
      </w:r>
      <w:r w:rsidR="00715DEE">
        <w:rPr>
          <w:szCs w:val="20"/>
        </w:rPr>
        <w:t>15</w:t>
      </w:r>
      <w:r w:rsidR="00715DEE" w:rsidRPr="00715DEE">
        <w:rPr>
          <w:szCs w:val="20"/>
          <w:vertAlign w:val="superscript"/>
        </w:rPr>
        <w:t>th</w:t>
      </w:r>
      <w:r w:rsidR="00715DEE">
        <w:rPr>
          <w:szCs w:val="20"/>
        </w:rPr>
        <w:t xml:space="preserve"> </w:t>
      </w:r>
      <w:r w:rsidR="0035267A" w:rsidRPr="00410DF3">
        <w:rPr>
          <w:szCs w:val="20"/>
        </w:rPr>
        <w:t xml:space="preserve">leading cause of death in </w:t>
      </w:r>
      <w:r w:rsidR="00EB2738">
        <w:rPr>
          <w:szCs w:val="20"/>
        </w:rPr>
        <w:t>Australians</w:t>
      </w:r>
      <w:r w:rsidR="0035267A" w:rsidRPr="00410DF3">
        <w:rPr>
          <w:szCs w:val="20"/>
        </w:rPr>
        <w:t xml:space="preserve"> in 202</w:t>
      </w:r>
      <w:r w:rsidR="00EB2738">
        <w:rPr>
          <w:szCs w:val="20"/>
        </w:rPr>
        <w:t>3</w:t>
      </w:r>
      <w:r w:rsidR="0035267A" w:rsidRPr="00410DF3">
        <w:rPr>
          <w:szCs w:val="20"/>
        </w:rPr>
        <w:t xml:space="preserve"> (</w:t>
      </w:r>
      <w:r w:rsidR="00715DEE">
        <w:rPr>
          <w:szCs w:val="20"/>
        </w:rPr>
        <w:t>10</w:t>
      </w:r>
      <w:r w:rsidR="00715DEE" w:rsidRPr="00715DEE">
        <w:rPr>
          <w:szCs w:val="20"/>
          <w:vertAlign w:val="superscript"/>
        </w:rPr>
        <w:t>th</w:t>
      </w:r>
      <w:r w:rsidR="00715DEE">
        <w:rPr>
          <w:szCs w:val="20"/>
        </w:rPr>
        <w:t xml:space="preserve"> </w:t>
      </w:r>
      <w:r w:rsidR="00EB2738">
        <w:rPr>
          <w:szCs w:val="20"/>
        </w:rPr>
        <w:t xml:space="preserve">leading cause in males, </w:t>
      </w:r>
      <w:r w:rsidR="00715DEE">
        <w:rPr>
          <w:szCs w:val="20"/>
        </w:rPr>
        <w:t>not in the top 20 leading causes for females</w:t>
      </w:r>
      <w:r w:rsidR="0035267A" w:rsidRPr="00410DF3">
        <w:rPr>
          <w:szCs w:val="20"/>
        </w:rPr>
        <w:t>).</w:t>
      </w:r>
      <w:r w:rsidR="008E07DA">
        <w:rPr>
          <w:szCs w:val="20"/>
        </w:rPr>
        <w:fldChar w:fldCharType="begin"/>
      </w:r>
      <w:r w:rsidR="008E07DA">
        <w:rPr>
          <w:szCs w:val="20"/>
        </w:rPr>
        <w:instrText xml:space="preserve"> ADDIN EN.CITE &lt;EndNote&gt;&lt;Cite ExcludeYear="1"&gt;&lt;Author&gt;Australian Institute of Health and Welfare&lt;/Author&gt;&lt;RecNum&gt;166&lt;/RecNum&gt;&lt;DisplayText&gt;&lt;style face="superscript"&gt;3&lt;/style&gt;&lt;/DisplayText&gt;&lt;record&gt;&lt;rec-number&gt;166&lt;/rec-number&gt;&lt;foreign-keys&gt;&lt;key app="EN" db-id="5dsvxtv2va50xvers08vfz2x9xfvf5frswe5" timestamp="1746761744"&gt;166&lt;/key&gt;&lt;/foreign-keys&gt;&lt;ref-type name="Web Page"&gt;12&lt;/ref-type&gt;&lt;contributors&gt;&lt;authors&gt;&lt;author&gt;Australian Institute of Health and Welfare,&lt;/author&gt;&lt;/authors&gt;&lt;/contributors&gt;&lt;titles&gt;&lt;title&gt;Deaths in Australia&lt;/title&gt;&lt;/titles&gt;&lt;volume&gt;May 2025&lt;/volume&gt;&lt;dates&gt;&lt;pub-dates&gt;&lt;date&gt;Apr 2025&lt;/date&gt;&lt;/pub-dates&gt;&lt;/dates&gt;&lt;urls&gt;&lt;related-urls&gt;&lt;url&gt;www.aihw.gov.au/reports/life-expectancy-deaths/deaths-in-australia/contents/about&lt;/url&gt;&lt;/related-urls&gt;&lt;/urls&gt;&lt;/record&gt;&lt;/Cite&gt;&lt;/EndNote&gt;</w:instrText>
      </w:r>
      <w:r w:rsidR="008E07DA">
        <w:rPr>
          <w:szCs w:val="20"/>
        </w:rPr>
        <w:fldChar w:fldCharType="separate"/>
      </w:r>
      <w:r w:rsidR="008E07DA" w:rsidRPr="008E07DA">
        <w:rPr>
          <w:szCs w:val="20"/>
          <w:vertAlign w:val="superscript"/>
        </w:rPr>
        <w:t>3</w:t>
      </w:r>
      <w:r w:rsidR="008E07DA">
        <w:rPr>
          <w:szCs w:val="20"/>
        </w:rPr>
        <w:fldChar w:fldCharType="end"/>
      </w:r>
    </w:p>
    <w:p w14:paraId="072B37E6" w14:textId="77777777" w:rsidR="00B61C79" w:rsidRPr="00410DF3" w:rsidRDefault="00B61C79" w:rsidP="00410DF3">
      <w:pPr>
        <w:pStyle w:val="Heading4"/>
        <w:spacing w:line="360" w:lineRule="auto"/>
        <w:rPr>
          <w:rStyle w:val="Heading4Char"/>
          <w:b/>
          <w:bCs/>
          <w:sz w:val="20"/>
          <w:szCs w:val="20"/>
        </w:rPr>
      </w:pPr>
      <w:r w:rsidRPr="00410DF3">
        <w:rPr>
          <w:rStyle w:val="Heading4Char"/>
          <w:b/>
          <w:bCs/>
          <w:sz w:val="20"/>
          <w:szCs w:val="20"/>
        </w:rPr>
        <w:t>Prevalence of mental health in Aboriginal and Torres Strait Islander people</w:t>
      </w:r>
    </w:p>
    <w:p w14:paraId="200C3698" w14:textId="22410110" w:rsidR="00B61C79" w:rsidRPr="00410DF3" w:rsidRDefault="00B61C79" w:rsidP="00410DF3">
      <w:pPr>
        <w:pStyle w:val="EndNoteBibliography"/>
        <w:spacing w:line="360" w:lineRule="auto"/>
        <w:rPr>
          <w:szCs w:val="20"/>
        </w:rPr>
      </w:pPr>
      <w:r w:rsidRPr="00410DF3">
        <w:rPr>
          <w:szCs w:val="20"/>
        </w:rPr>
        <w:t>In the 2021 Census, 812,728 people identified as being of Aboriginal and/or Torres Strait Islander origin, representing 3.2 per cent of the total Australian population.</w:t>
      </w:r>
      <w:r w:rsidR="008E07DA">
        <w:rPr>
          <w:szCs w:val="20"/>
        </w:rPr>
        <w:fldChar w:fldCharType="begin"/>
      </w:r>
      <w:r w:rsidR="008E07DA">
        <w:rPr>
          <w:szCs w:val="20"/>
        </w:rPr>
        <w:instrText xml:space="preserve"> ADDIN EN.CITE &lt;EndNote&gt;&lt;Cite&gt;&lt;Author&gt;Australian Bureau of Statistics&lt;/Author&gt;&lt;Year&gt;2021&lt;/Year&gt;&lt;RecNum&gt;34&lt;/RecNum&gt;&lt;DisplayText&gt;&lt;style face="superscript"&gt;4&lt;/style&gt;&lt;/DisplayText&gt;&lt;record&gt;&lt;rec-number&gt;34&lt;/rec-number&gt;&lt;foreign-keys&gt;&lt;key app="EN" db-id="5dsvxtv2va50xvers08vfz2x9xfvf5frswe5" timestamp="1744944071"&gt;34&lt;/key&gt;&lt;/foreign-keys&gt;&lt;ref-type name="Web Page"&gt;12&lt;/ref-type&gt;&lt;contributors&gt;&lt;authors&gt;&lt;author&gt;Australian Bureau of Statistics,&lt;/author&gt;&lt;/authors&gt;&lt;/contributors&gt;&lt;titles&gt;&lt;title&gt;Aboriginal and Torres Strait Islander people: Census&lt;/title&gt;&lt;/titles&gt;&lt;volume&gt;Apr 2025&lt;/volume&gt;&lt;dates&gt;&lt;year&gt;2021&lt;/year&gt;&lt;pub-dates&gt;&lt;date&gt;Jun 2022&lt;/date&gt;&lt;/pub-dates&gt;&lt;/dates&gt;&lt;urls&gt;&lt;related-urls&gt;&lt;url&gt;www.abs.gov.au/statistics/people/aboriginal-and-torres-strait-islander-peoples/aboriginal-and-torres-strait-islander-people-census/2021&lt;/url&gt;&lt;/related-urls&gt;&lt;/urls&gt;&lt;/record&gt;&lt;/Cite&gt;&lt;/EndNote&gt;</w:instrText>
      </w:r>
      <w:r w:rsidR="008E07DA">
        <w:rPr>
          <w:szCs w:val="20"/>
        </w:rPr>
        <w:fldChar w:fldCharType="separate"/>
      </w:r>
      <w:r w:rsidR="008E07DA" w:rsidRPr="008E07DA">
        <w:rPr>
          <w:szCs w:val="20"/>
          <w:vertAlign w:val="superscript"/>
        </w:rPr>
        <w:t>4</w:t>
      </w:r>
      <w:r w:rsidR="008E07DA">
        <w:rPr>
          <w:szCs w:val="20"/>
        </w:rPr>
        <w:fldChar w:fldCharType="end"/>
      </w:r>
      <w:r w:rsidRPr="00410DF3">
        <w:rPr>
          <w:szCs w:val="20"/>
        </w:rPr>
        <w:t xml:space="preserve"> In 2022–23, 29% of Aboriginal and Torres Strait Islander people aged 2 years and over had mental and behavioural conditions.</w:t>
      </w:r>
      <w:r w:rsidR="008E07DA">
        <w:rPr>
          <w:szCs w:val="20"/>
        </w:rPr>
        <w:fldChar w:fldCharType="begin"/>
      </w:r>
      <w:r w:rsidR="008E07DA">
        <w:rPr>
          <w:szCs w:val="20"/>
        </w:rPr>
        <w:instrText xml:space="preserve"> ADDIN EN.CITE &lt;EndNote&gt;&lt;Cite&gt;&lt;Author&gt;Australian Bureau of Statistics&lt;/Author&gt;&lt;Year&gt;2024&lt;/Year&gt;&lt;RecNum&gt;35&lt;/RecNum&gt;&lt;DisplayText&gt;&lt;style face="superscript"&gt;5&lt;/style&gt;&lt;/DisplayText&gt;&lt;record&gt;&lt;rec-number&gt;35&lt;/rec-number&gt;&lt;foreign-keys&gt;&lt;key app="EN" db-id="5dsvxtv2va50xvers08vfz2x9xfvf5frswe5" timestamp="1744946954"&gt;35&lt;/key&gt;&lt;/foreign-keys&gt;&lt;ref-type name="Web Page"&gt;12&lt;/ref-type&gt;&lt;contributors&gt;&lt;authors&gt;&lt;author&gt;Australian Bureau of Statistics,&lt;/author&gt;&lt;/authors&gt;&lt;/contributors&gt;&lt;titles&gt;&lt;title&gt;National Aboriginal and Torres Strait Islander Health Survey&lt;/title&gt;&lt;/titles&gt;&lt;volume&gt;Apr 2025&lt;/volume&gt;&lt;dates&gt;&lt;year&gt;2024&lt;/year&gt;&lt;pub-dates&gt;&lt;date&gt;Nov 2024&lt;/date&gt;&lt;/pub-dates&gt;&lt;/dates&gt;&lt;urls&gt;&lt;related-urls&gt;&lt;url&gt;www.abs.gov.au/statistics/people/aboriginal-and-torres-strait-islander-peoples/national-aboriginal-and-torres-strait-islander-health-survey/latest-release&lt;/url&gt;&lt;/related-urls&gt;&lt;/urls&gt;&lt;/record&gt;&lt;/Cite&gt;&lt;/EndNote&gt;</w:instrText>
      </w:r>
      <w:r w:rsidR="008E07DA">
        <w:rPr>
          <w:szCs w:val="20"/>
        </w:rPr>
        <w:fldChar w:fldCharType="separate"/>
      </w:r>
      <w:r w:rsidR="008E07DA" w:rsidRPr="008E07DA">
        <w:rPr>
          <w:szCs w:val="20"/>
          <w:vertAlign w:val="superscript"/>
        </w:rPr>
        <w:t>5</w:t>
      </w:r>
      <w:r w:rsidR="008E07DA">
        <w:rPr>
          <w:szCs w:val="20"/>
        </w:rPr>
        <w:fldChar w:fldCharType="end"/>
      </w:r>
      <w:r w:rsidRPr="00410DF3">
        <w:rPr>
          <w:szCs w:val="20"/>
        </w:rPr>
        <w:t xml:space="preserve"> 30% of people aged 18 years and over had experienced high or very high levels of psychological distress in the last 4 weeks, with higher rates in non-remote areas compared with remote areas (31% versus 24%, respectively).</w:t>
      </w:r>
      <w:r w:rsidR="008E07DA">
        <w:rPr>
          <w:szCs w:val="20"/>
        </w:rPr>
        <w:fldChar w:fldCharType="begin"/>
      </w:r>
      <w:r w:rsidR="008E07DA">
        <w:rPr>
          <w:szCs w:val="20"/>
        </w:rPr>
        <w:instrText xml:space="preserve"> ADDIN EN.CITE &lt;EndNote&gt;&lt;Cite&gt;&lt;Author&gt;Australian Bureau of Statistics&lt;/Author&gt;&lt;Year&gt;2024&lt;/Year&gt;&lt;RecNum&gt;35&lt;/RecNum&gt;&lt;DisplayText&gt;&lt;style face="superscript"&gt;5&lt;/style&gt;&lt;/DisplayText&gt;&lt;record&gt;&lt;rec-number&gt;35&lt;/rec-number&gt;&lt;foreign-keys&gt;&lt;key app="EN" db-id="5dsvxtv2va50xvers08vfz2x9xfvf5frswe5" timestamp="1744946954"&gt;35&lt;/key&gt;&lt;/foreign-keys&gt;&lt;ref-type name="Web Page"&gt;12&lt;/ref-type&gt;&lt;contributors&gt;&lt;authors&gt;&lt;author&gt;Australian Bureau of Statistics,&lt;/author&gt;&lt;/authors&gt;&lt;/contributors&gt;&lt;titles&gt;&lt;title&gt;National Aboriginal and Torres Strait Islander Health Survey&lt;/title&gt;&lt;/titles&gt;&lt;volume&gt;Apr 2025&lt;/volume&gt;&lt;dates&gt;&lt;year&gt;2024&lt;/year&gt;&lt;pub-dates&gt;&lt;date&gt;Nov 2024&lt;/date&gt;&lt;/pub-dates&gt;&lt;/dates&gt;&lt;urls&gt;&lt;related-urls&gt;&lt;url&gt;www.abs.gov.au/statistics/people/aboriginal-and-torres-strait-islander-peoples/national-aboriginal-and-torres-strait-islander-health-survey/latest-release&lt;/url&gt;&lt;/related-urls&gt;&lt;/urls&gt;&lt;/record&gt;&lt;/Cite&gt;&lt;/EndNote&gt;</w:instrText>
      </w:r>
      <w:r w:rsidR="008E07DA">
        <w:rPr>
          <w:szCs w:val="20"/>
        </w:rPr>
        <w:fldChar w:fldCharType="separate"/>
      </w:r>
      <w:r w:rsidR="008E07DA" w:rsidRPr="008E07DA">
        <w:rPr>
          <w:szCs w:val="20"/>
          <w:vertAlign w:val="superscript"/>
        </w:rPr>
        <w:t>5</w:t>
      </w:r>
      <w:r w:rsidR="008E07DA">
        <w:rPr>
          <w:szCs w:val="20"/>
        </w:rPr>
        <w:fldChar w:fldCharType="end"/>
      </w:r>
      <w:r w:rsidRPr="00410DF3">
        <w:rPr>
          <w:szCs w:val="20"/>
        </w:rPr>
        <w:t xml:space="preserve"> Mental health and substance use disorders was the leading disease group contributing to burden of disease in Aboriginal and Torres Strait Islander people in 2018.</w:t>
      </w:r>
      <w:r w:rsidR="008E07DA">
        <w:rPr>
          <w:szCs w:val="20"/>
        </w:rPr>
        <w:fldChar w:fldCharType="begin"/>
      </w:r>
      <w:r w:rsidR="008E07DA">
        <w:rPr>
          <w:szCs w:val="20"/>
        </w:rPr>
        <w:instrText xml:space="preserve"> ADDIN EN.CITE &lt;EndNote&gt;&lt;Cite&gt;&lt;Author&gt;Australian Institute of Health and Welfare&lt;/Author&gt;&lt;Year&gt;2024&lt;/Year&gt;&lt;RecNum&gt;56&lt;/RecNum&gt;&lt;DisplayText&gt;&lt;style face="superscript"&gt;6&lt;/style&gt;&lt;/DisplayText&gt;&lt;record&gt;&lt;rec-number&gt;56&lt;/rec-number&gt;&lt;foreign-keys&gt;&lt;key app="EN" db-id="5dsvxtv2va50xvers08vfz2x9xfvf5frswe5" timestamp="1745286199"&gt;56&lt;/key&gt;&lt;/foreign-keys&gt;&lt;ref-type name="Web Page"&gt;12&lt;/ref-type&gt;&lt;contributors&gt;&lt;authors&gt;&lt;author&gt;Australian Institute of Health and Welfare,&lt;/author&gt;&lt;/authors&gt;&lt;/contributors&gt;&lt;titles&gt;&lt;title&gt;Health and wellbeing of First Nations people&lt;/title&gt;&lt;/titles&gt;&lt;volume&gt;Apr 2025&lt;/volume&gt;&lt;dates&gt;&lt;year&gt;2024&lt;/year&gt;&lt;pub-dates&gt;&lt;date&gt;Jul 2024&lt;/date&gt;&lt;/pub-dates&gt;&lt;/dates&gt;&lt;urls&gt;&lt;related-urls&gt;&lt;url&gt;www.aihw.gov.au/reports/australias-health/indigenous-health-and-wellbeing&lt;/url&gt;&lt;/related-urls&gt;&lt;/urls&gt;&lt;/record&gt;&lt;/Cite&gt;&lt;/EndNote&gt;</w:instrText>
      </w:r>
      <w:r w:rsidR="008E07DA">
        <w:rPr>
          <w:szCs w:val="20"/>
        </w:rPr>
        <w:fldChar w:fldCharType="separate"/>
      </w:r>
      <w:r w:rsidR="008E07DA" w:rsidRPr="008E07DA">
        <w:rPr>
          <w:szCs w:val="20"/>
          <w:vertAlign w:val="superscript"/>
        </w:rPr>
        <w:t>6</w:t>
      </w:r>
      <w:r w:rsidR="008E07DA">
        <w:rPr>
          <w:szCs w:val="20"/>
        </w:rPr>
        <w:fldChar w:fldCharType="end"/>
      </w:r>
      <w:r w:rsidRPr="00410DF3">
        <w:rPr>
          <w:szCs w:val="20"/>
        </w:rPr>
        <w:t xml:space="preserve"> Suicide was the fifth leading cause of death in Aboriginal and Torres Strait Islander people in </w:t>
      </w:r>
      <w:r w:rsidR="00501157">
        <w:rPr>
          <w:szCs w:val="20"/>
        </w:rPr>
        <w:t>2021–</w:t>
      </w:r>
      <w:r w:rsidRPr="00410DF3">
        <w:rPr>
          <w:szCs w:val="20"/>
        </w:rPr>
        <w:t>202</w:t>
      </w:r>
      <w:r w:rsidR="00501157">
        <w:rPr>
          <w:szCs w:val="20"/>
        </w:rPr>
        <w:t xml:space="preserve">3 (second leading cause </w:t>
      </w:r>
      <w:r w:rsidR="00061CB5">
        <w:rPr>
          <w:szCs w:val="20"/>
        </w:rPr>
        <w:t>in</w:t>
      </w:r>
      <w:r w:rsidR="00501157">
        <w:rPr>
          <w:szCs w:val="20"/>
        </w:rPr>
        <w:t xml:space="preserve"> males, seventh leading cause </w:t>
      </w:r>
      <w:r w:rsidR="00061CB5">
        <w:rPr>
          <w:szCs w:val="20"/>
        </w:rPr>
        <w:t>in</w:t>
      </w:r>
      <w:r w:rsidR="00501157">
        <w:rPr>
          <w:szCs w:val="20"/>
        </w:rPr>
        <w:t xml:space="preserve"> females)</w:t>
      </w:r>
      <w:r w:rsidR="00715DEE">
        <w:rPr>
          <w:szCs w:val="20"/>
        </w:rPr>
        <w:t xml:space="preserve"> (data from NSW, Qld, WA, SA and NT)</w:t>
      </w:r>
      <w:r w:rsidRPr="00410DF3">
        <w:rPr>
          <w:szCs w:val="20"/>
        </w:rPr>
        <w:t>.</w:t>
      </w:r>
      <w:r w:rsidR="008E07DA">
        <w:rPr>
          <w:szCs w:val="20"/>
        </w:rPr>
        <w:fldChar w:fldCharType="begin"/>
      </w:r>
      <w:r w:rsidR="008E07DA">
        <w:rPr>
          <w:szCs w:val="20"/>
        </w:rPr>
        <w:instrText xml:space="preserve"> ADDIN EN.CITE &lt;EndNote&gt;&lt;Cite ExcludeYear="1"&gt;&lt;Author&gt;Australian Institute of Health and Welfare&lt;/Author&gt;&lt;RecNum&gt;166&lt;/RecNum&gt;&lt;DisplayText&gt;&lt;style face="superscript"&gt;3&lt;/style&gt;&lt;/DisplayText&gt;&lt;record&gt;&lt;rec-number&gt;166&lt;/rec-number&gt;&lt;foreign-keys&gt;&lt;key app="EN" db-id="5dsvxtv2va50xvers08vfz2x9xfvf5frswe5" timestamp="1746761744"&gt;166&lt;/key&gt;&lt;/foreign-keys&gt;&lt;ref-type name="Web Page"&gt;12&lt;/ref-type&gt;&lt;contributors&gt;&lt;authors&gt;&lt;author&gt;Australian Institute of Health and Welfare,&lt;/author&gt;&lt;/authors&gt;&lt;/contributors&gt;&lt;titles&gt;&lt;title&gt;Deaths in Australia&lt;/title&gt;&lt;/titles&gt;&lt;volume&gt;May 2025&lt;/volume&gt;&lt;dates&gt;&lt;pub-dates&gt;&lt;date&gt;Apr 2025&lt;/date&gt;&lt;/pub-dates&gt;&lt;/dates&gt;&lt;urls&gt;&lt;related-urls&gt;&lt;url&gt;www.aihw.gov.au/reports/life-expectancy-deaths/deaths-in-australia/contents/about&lt;/url&gt;&lt;/related-urls&gt;&lt;/urls&gt;&lt;/record&gt;&lt;/Cite&gt;&lt;/EndNote&gt;</w:instrText>
      </w:r>
      <w:r w:rsidR="008E07DA">
        <w:rPr>
          <w:szCs w:val="20"/>
        </w:rPr>
        <w:fldChar w:fldCharType="separate"/>
      </w:r>
      <w:r w:rsidR="008E07DA" w:rsidRPr="008E07DA">
        <w:rPr>
          <w:szCs w:val="20"/>
          <w:vertAlign w:val="superscript"/>
        </w:rPr>
        <w:t>3</w:t>
      </w:r>
      <w:r w:rsidR="008E07DA">
        <w:rPr>
          <w:szCs w:val="20"/>
        </w:rPr>
        <w:fldChar w:fldCharType="end"/>
      </w:r>
    </w:p>
    <w:p w14:paraId="0F971600" w14:textId="77877BA7" w:rsidR="00B61C79" w:rsidRPr="00410DF3" w:rsidRDefault="00B61C79" w:rsidP="00410DF3">
      <w:pPr>
        <w:pStyle w:val="EndNoteBibliography"/>
        <w:spacing w:line="360" w:lineRule="auto"/>
        <w:rPr>
          <w:szCs w:val="20"/>
        </w:rPr>
      </w:pPr>
      <w:r w:rsidRPr="00410DF3">
        <w:rPr>
          <w:szCs w:val="20"/>
        </w:rPr>
        <w:t>In the NSW 45 and Up Study (including 1,631 Aboriginal and/or Torres Strait Islander people and 231,774 non-Aboriginal people), Aboriginal participants were more than twice as likely to experience high psychological distress than non-Aboriginal participants (20.9% versus 7.5%, respectively).</w:t>
      </w:r>
      <w:r w:rsidR="008E07DA">
        <w:rPr>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szCs w:val="20"/>
        </w:rPr>
        <w:instrText xml:space="preserve"> ADDIN EN.CITE </w:instrText>
      </w:r>
      <w:r w:rsidR="008E07DA">
        <w:rPr>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7</w:t>
      </w:r>
      <w:r w:rsidR="008E07DA">
        <w:rPr>
          <w:szCs w:val="20"/>
        </w:rPr>
        <w:fldChar w:fldCharType="end"/>
      </w:r>
      <w:r w:rsidRPr="00410DF3">
        <w:rPr>
          <w:szCs w:val="20"/>
        </w:rPr>
        <w:t xml:space="preserve"> In this study, Aboriginal participants were generally younger and more disadvantaged than non-Aboriginal participants.</w:t>
      </w:r>
    </w:p>
    <w:p w14:paraId="3233BAFE" w14:textId="0550DC56" w:rsidR="00B61C79" w:rsidRPr="00410DF3" w:rsidRDefault="00B61C79" w:rsidP="008A0522">
      <w:pPr>
        <w:pStyle w:val="EndNoteBibliography"/>
        <w:keepNext/>
        <w:spacing w:line="360" w:lineRule="auto"/>
        <w:rPr>
          <w:szCs w:val="20"/>
        </w:rPr>
      </w:pPr>
      <w:r w:rsidRPr="00410DF3">
        <w:rPr>
          <w:szCs w:val="20"/>
        </w:rPr>
        <w:t>Additional individual studies were identified which provide prevalence data include:</w:t>
      </w:r>
    </w:p>
    <w:p w14:paraId="05997692" w14:textId="32A6D318"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arlin et al (2022)</w:t>
      </w:r>
      <w:r w:rsidR="008E07DA">
        <w:rPr>
          <w:rFonts w:ascii="Arial" w:hAnsi="Arial" w:cs="Arial"/>
          <w:sz w:val="20"/>
          <w:szCs w:val="20"/>
        </w:rPr>
        <w:fldChar w:fldCharType="begin">
          <w:fldData xml:space="preserve">PEVuZE5vdGU+PENpdGU+PEF1dGhvcj5DYXJsaW48L0F1dGhvcj48WWVhcj4yMDIyPC9ZZWFyPjxS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DYXJsaW48L0F1dGhvcj48WWVhcj4yMDIyPC9ZZWFyPjxS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8</w:t>
      </w:r>
      <w:r w:rsidR="008E07DA">
        <w:rPr>
          <w:rFonts w:ascii="Arial" w:hAnsi="Arial" w:cs="Arial"/>
          <w:sz w:val="20"/>
          <w:szCs w:val="20"/>
        </w:rPr>
        <w:fldChar w:fldCharType="end"/>
      </w:r>
      <w:r w:rsidRPr="00410DF3">
        <w:rPr>
          <w:rFonts w:ascii="Arial" w:hAnsi="Arial" w:cs="Arial"/>
          <w:sz w:val="20"/>
          <w:szCs w:val="20"/>
        </w:rPr>
        <w:t xml:space="preserve"> reported in a retrospective, cross-sectional audit of electronic medical records in three remote Kimberley clinics (N=92 patients, 403 clinical interactions; in depth analysis of 30 records) that 45% of the Aboriginal patients represented in the audit had one recorded interaction relating to mental health.</w:t>
      </w:r>
    </w:p>
    <w:p w14:paraId="6B667FC6" w14:textId="23C80184"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Young et al (2024)</w:t>
      </w:r>
      <w:r w:rsidR="008E07DA">
        <w:rPr>
          <w:rFonts w:ascii="Arial" w:hAnsi="Arial" w:cs="Arial"/>
          <w:sz w:val="20"/>
          <w:szCs w:val="20"/>
        </w:rPr>
        <w:fldChar w:fldCharType="begin">
          <w:fldData xml:space="preserve">PEVuZE5vdGU+PENpdGU+PEF1dGhvcj5Zb3VuZzwvQXV0aG9yPjxZZWFyPjIwMjQ8L1llYXI+PFJl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=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Zb3VuZzwvQXV0aG9yPjxZZWFyPjIwMjQ8L1llYXI+PFJl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=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9</w:t>
      </w:r>
      <w:r w:rsidR="008E07DA">
        <w:rPr>
          <w:rFonts w:ascii="Arial" w:hAnsi="Arial" w:cs="Arial"/>
          <w:sz w:val="20"/>
          <w:szCs w:val="20"/>
        </w:rPr>
        <w:fldChar w:fldCharType="end"/>
      </w:r>
      <w:r w:rsidRPr="00410DF3">
        <w:rPr>
          <w:rFonts w:ascii="Arial" w:hAnsi="Arial" w:cs="Arial"/>
          <w:sz w:val="20"/>
          <w:szCs w:val="20"/>
        </w:rPr>
        <w:t xml:space="preserve"> reported on mental health-related service use among a cohort of urban Aboriginal children and young peoples (0–24 years) (N=892). Over 5 years, 18.7% had ≥1 mental health-related service claim, with the proportion increasing from 4.6% in the first year of the 5-year study period to 8.9% in the final year. General practitioner services were the most accessed mental health-related service (17.4%)</w:t>
      </w:r>
      <w:r w:rsidR="008A0522">
        <w:rPr>
          <w:rFonts w:ascii="Arial" w:hAnsi="Arial" w:cs="Arial"/>
          <w:sz w:val="20"/>
          <w:szCs w:val="20"/>
        </w:rPr>
        <w:t>.</w:t>
      </w:r>
    </w:p>
    <w:p w14:paraId="5640CCBC" w14:textId="4B927657"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Gartland et al (2023)</w:t>
      </w:r>
      <w:r w:rsidR="008E07DA">
        <w:rPr>
          <w:rFonts w:ascii="Arial" w:hAnsi="Arial" w:cs="Arial"/>
          <w:sz w:val="20"/>
          <w:szCs w:val="20"/>
        </w:rPr>
        <w:fldChar w:fldCharType="begin">
          <w:fldData xml:space="preserve">PEVuZE5vdGU+PENpdGU+PEF1dGhvcj5HYXJ0bGFuZDwvQXV0aG9yPjxZZWFyPjIwMjM8L1llYXI+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HYXJ0bGFuZDwvQXV0aG9yPjxZZWFyPjIwMjM8L1llYXI+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0</w:t>
      </w:r>
      <w:r w:rsidR="008E07DA">
        <w:rPr>
          <w:rFonts w:ascii="Arial" w:hAnsi="Arial" w:cs="Arial"/>
          <w:sz w:val="20"/>
          <w:szCs w:val="20"/>
        </w:rPr>
        <w:fldChar w:fldCharType="end"/>
      </w:r>
      <w:r w:rsidRPr="00410DF3">
        <w:rPr>
          <w:rFonts w:ascii="Arial" w:hAnsi="Arial" w:cs="Arial"/>
          <w:sz w:val="20"/>
          <w:szCs w:val="20"/>
        </w:rPr>
        <w:t xml:space="preserve"> reported on health conditions experienced by Aboriginal children aged 5–9 Years living in urban, regional and remote areas of South Australia (N=238) with 27.3% reported any mental health issue; 9.0% emotional/behavioural issue, 19.6% anxiety/worries, 13.6% sleep issue.</w:t>
      </w:r>
    </w:p>
    <w:p w14:paraId="0EFB213D" w14:textId="26759155"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Harriss et al (2018)</w:t>
      </w:r>
      <w:r w:rsidR="008E07DA">
        <w:rPr>
          <w:rFonts w:ascii="Arial" w:hAnsi="Arial" w:cs="Arial"/>
          <w:sz w:val="20"/>
          <w:szCs w:val="20"/>
        </w:rPr>
        <w:fldChar w:fldCharType="begin"/>
      </w:r>
      <w:r w:rsidR="008E07DA">
        <w:rPr>
          <w:rFonts w:ascii="Arial" w:hAnsi="Arial" w:cs="Arial"/>
          <w:sz w:val="20"/>
          <w:szCs w:val="20"/>
        </w:rPr>
        <w:instrText xml:space="preserve"> ADDIN EN.CITE &lt;EndNote&gt;&lt;Cite&gt;&lt;Author&gt;Harriss&lt;/Author&gt;&lt;Year&gt;2018&lt;/Year&gt;&lt;RecNum&gt;66&lt;/RecNum&gt;&lt;DisplayText&gt;&lt;style face="superscript"&gt;11&lt;/style&gt;&lt;/DisplayText&gt;&lt;record&gt;&lt;rec-number&gt;66&lt;/rec-number&gt;&lt;foreign-keys&gt;&lt;key app="EN" db-id="5dsvxtv2va50xvers08vfz2x9xfvf5frswe5" timestamp="1745287073"&gt;66&lt;/key&gt;&lt;/foreign-keys&gt;&lt;ref-type name="Journal Article"&gt;17&lt;/ref-type&gt;&lt;contributors&gt;&lt;authors&gt;&lt;author&gt;Harriss, L. R.&lt;/author&gt;&lt;author&gt;Kyle, M.&lt;/author&gt;&lt;author&gt;Connolly, K.&lt;/author&gt;&lt;author&gt;Murgha, E.&lt;/author&gt;&lt;author&gt;Bulmer, M.&lt;/author&gt;&lt;author&gt;Miller, D.&lt;/author&gt;&lt;author&gt;Munn, P.&lt;/author&gt;&lt;author&gt;Neal, P.&lt;/author&gt;&lt;author&gt;Pearson, K.&lt;/author&gt;&lt;author&gt;Walsh, M.&lt;/author&gt;&lt;author&gt;Campbell, S.&lt;/author&gt;&lt;author&gt;Berger, M.&lt;/author&gt;&lt;author&gt;McDermott, R.&lt;/author&gt;&lt;author&gt;McDonald, M.&lt;/author&gt;&lt;/authors&gt;&lt;/contributors&gt;&lt;titles&gt;&lt;title&gt;Screening for depression in young Indigenous people: building on a unique community initiative&lt;/title&gt;&lt;secondary-title&gt;Aust J Prim Health&lt;/secondary-title&gt;&lt;/titles&gt;&lt;periodical&gt;&lt;full-title&gt;Aust J Prim Health&lt;/full-title&gt;&lt;/periodical&gt;&lt;edition&gt;2018/08/10&lt;/edition&gt;&lt;dates&gt;&lt;year&gt;2018&lt;/year&gt;&lt;pub-dates&gt;&lt;date&gt;Aug 9&lt;/date&gt;&lt;/pub-dates&gt;&lt;/dates&gt;&lt;isbn&gt;1448-7527 (Print)&amp;#xD;1448-7527&lt;/isbn&gt;&lt;accession-num&gt;30089528&lt;/accession-num&gt;&lt;urls&gt;&lt;/urls&gt;&lt;electronic-resource-num&gt;10.1071/py18006&lt;/electronic-resource-num&gt;&lt;remote-database-provider&gt;NLM&lt;/remote-database-provider&gt;&lt;language&gt;eng&lt;/language&gt;&lt;/record&gt;&lt;/Cite&gt;&lt;/EndNote&gt;</w:instrText>
      </w:r>
      <w:r w:rsidR="008E07DA">
        <w:rPr>
          <w:rFonts w:ascii="Arial" w:hAnsi="Arial" w:cs="Arial"/>
          <w:sz w:val="20"/>
          <w:szCs w:val="20"/>
        </w:rPr>
        <w:fldChar w:fldCharType="separate"/>
      </w:r>
      <w:r w:rsidR="008E07DA" w:rsidRPr="008E07DA">
        <w:rPr>
          <w:rFonts w:ascii="Arial" w:hAnsi="Arial" w:cs="Arial"/>
          <w:noProof/>
          <w:sz w:val="20"/>
          <w:szCs w:val="20"/>
          <w:vertAlign w:val="superscript"/>
        </w:rPr>
        <w:t>11</w:t>
      </w:r>
      <w:r w:rsidR="008E07DA">
        <w:rPr>
          <w:rFonts w:ascii="Arial" w:hAnsi="Arial" w:cs="Arial"/>
          <w:sz w:val="20"/>
          <w:szCs w:val="20"/>
        </w:rPr>
        <w:fldChar w:fldCharType="end"/>
      </w:r>
      <w:r w:rsidRPr="00410DF3">
        <w:rPr>
          <w:rFonts w:ascii="Arial" w:hAnsi="Arial" w:cs="Arial"/>
          <w:sz w:val="20"/>
          <w:szCs w:val="20"/>
        </w:rPr>
        <w:t xml:space="preserve"> reported on screening for depression in young Indigenous people (N=350) attending a Young Person’s Health Check (YPC) for people aged 15–25 years using the adapted screening tool aPHQ-9. 35% of youth (n=122) consented to participate in the aPHQ-9 screening, of which:</w:t>
      </w:r>
    </w:p>
    <w:p w14:paraId="5336EBF0" w14:textId="586BED4C"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7.4% scored 0 (no depression)</w:t>
      </w:r>
    </w:p>
    <w:p w14:paraId="7D063AAA" w14:textId="38AE4E75"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40.2% scored 1–4 (minimal)</w:t>
      </w:r>
    </w:p>
    <w:p w14:paraId="73057BD9" w14:textId="3CAE83D0"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34.4% scored 5–9 (mild)</w:t>
      </w:r>
    </w:p>
    <w:p w14:paraId="346D29D8" w14:textId="60FD0CDD"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11.5% scored 10–14 (moderate)</w:t>
      </w:r>
    </w:p>
    <w:p w14:paraId="5AEB209A" w14:textId="43C45E79"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3.3% scored 15–19 (moderately severe)</w:t>
      </w:r>
    </w:p>
    <w:p w14:paraId="094EABAF" w14:textId="78B95EA2"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3.3% scored 20–27 (severe)</w:t>
      </w:r>
    </w:p>
    <w:p w14:paraId="2A1D1618" w14:textId="5E1C2D26"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19.7% were identified as requiring a referral for symptoms of concern.</w:t>
      </w:r>
    </w:p>
    <w:p w14:paraId="5017096E" w14:textId="7211B5E1" w:rsidR="00B61C79" w:rsidRPr="00410DF3" w:rsidRDefault="00B61C79" w:rsidP="00410DF3">
      <w:pPr>
        <w:pStyle w:val="EndNoteBibliography"/>
        <w:spacing w:line="360" w:lineRule="auto"/>
        <w:rPr>
          <w:szCs w:val="20"/>
        </w:rPr>
      </w:pPr>
    </w:p>
    <w:p w14:paraId="0B2F510C" w14:textId="77777777" w:rsidR="00B61C79" w:rsidRPr="00410DF3" w:rsidRDefault="00B61C79" w:rsidP="00410DF3">
      <w:pPr>
        <w:spacing w:line="360" w:lineRule="auto"/>
        <w:rPr>
          <w:rFonts w:ascii="Arial" w:eastAsiaTheme="minorHAnsi" w:hAnsi="Arial" w:cs="Arial"/>
          <w:b/>
          <w:bCs/>
          <w:color w:val="3A95AD"/>
          <w:sz w:val="20"/>
          <w:szCs w:val="20"/>
          <w:u w:color="FDBE57"/>
        </w:rPr>
      </w:pPr>
      <w:r w:rsidRPr="00410DF3">
        <w:rPr>
          <w:rFonts w:ascii="Arial" w:hAnsi="Arial" w:cs="Arial"/>
          <w:sz w:val="20"/>
          <w:szCs w:val="20"/>
        </w:rPr>
        <w:br w:type="page"/>
      </w:r>
    </w:p>
    <w:p w14:paraId="1ED19B07" w14:textId="04ED2622" w:rsidR="00B61C79" w:rsidRPr="00EF5F79" w:rsidRDefault="00B61C79" w:rsidP="00EF5F79">
      <w:pPr>
        <w:pStyle w:val="Heading1"/>
      </w:pPr>
      <w:bookmarkStart w:id="17" w:name="_Toc197690630"/>
      <w:r w:rsidRPr="00EF5F79">
        <w:t>Information about the mental health assessment, treatment and planning for Aboriginal and Torres Strait Islander people</w:t>
      </w:r>
      <w:bookmarkEnd w:id="17"/>
    </w:p>
    <w:p w14:paraId="1276AE82" w14:textId="77777777" w:rsidR="00B61C79" w:rsidRPr="00410DF3" w:rsidRDefault="00B61C79" w:rsidP="00410DF3">
      <w:pPr>
        <w:pStyle w:val="Heading4"/>
        <w:spacing w:line="360" w:lineRule="auto"/>
        <w:rPr>
          <w:sz w:val="20"/>
          <w:szCs w:val="20"/>
        </w:rPr>
      </w:pPr>
      <w:r w:rsidRPr="00410DF3">
        <w:rPr>
          <w:sz w:val="20"/>
          <w:szCs w:val="20"/>
        </w:rPr>
        <w:t>Psychological considerations</w:t>
      </w:r>
    </w:p>
    <w:p w14:paraId="6E115A36" w14:textId="20F466CC" w:rsidR="00B61C79" w:rsidRPr="00410DF3" w:rsidRDefault="00B61C79" w:rsidP="00410DF3">
      <w:pPr>
        <w:pStyle w:val="EndNoteBibliography"/>
        <w:spacing w:line="360" w:lineRule="auto"/>
        <w:rPr>
          <w:szCs w:val="20"/>
        </w:rPr>
      </w:pPr>
      <w:r w:rsidRPr="00410DF3">
        <w:rPr>
          <w:szCs w:val="20"/>
        </w:rPr>
        <w:t>The AIHW report, An overview of Indigenous mental health and suicide prevention in Australia,</w:t>
      </w:r>
      <w:r w:rsidR="008E07DA">
        <w:rPr>
          <w:szCs w:val="20"/>
        </w:rPr>
        <w:fldChar w:fldCharType="begin"/>
      </w:r>
      <w:r w:rsidR="008E07DA">
        <w:rPr>
          <w:szCs w:val="20"/>
        </w:rPr>
        <w:instrText xml:space="preserve"> ADDIN EN.CITE &lt;EndNote&gt;&lt;Cite&gt;&lt;Author&gt;Martin&lt;/Author&gt;&lt;Year&gt;2023&lt;/Year&gt;&lt;RecNum&gt;60&lt;/RecNum&gt;&lt;DisplayText&gt;&lt;style face="superscript"&gt;12&lt;/style&gt;&lt;/DisplayText&gt;&lt;record&gt;&lt;rec-number&gt;60&lt;/rec-number&gt;&lt;foreign-keys&gt;&lt;key app="EN" db-id="5dsvxtv2va50xvers08vfz2x9xfvf5frswe5" timestamp="1745286862"&gt;60&lt;/key&gt;&lt;/foreign-keys&gt;&lt;ref-type name="Web Page"&gt;12&lt;/ref-type&gt;&lt;contributors&gt;&lt;authors&gt;&lt;author&gt;Martin, G.&lt;/author&gt;&lt;author&gt;Lovelock, K.&lt;/author&gt;&lt;author&gt;Stevenson, B.&lt;/author&gt;&lt;/authors&gt;&lt;/contributors&gt;&lt;titles&gt;&lt;title&gt;An overview of Indigenous mental health and suicide prevention in Australia&lt;/title&gt;&lt;/titles&gt;&lt;dates&gt;&lt;year&gt;2023&lt;/year&gt;&lt;/dates&gt;&lt;publisher&gt;Australian Institute of Health and Welfare&lt;/publisher&gt;&lt;urls&gt;&lt;related-urls&gt;&lt;url&gt;www.indigenousmhspc.gov.au/publications/overview&lt;/url&gt;&lt;/related-urls&gt;&lt;/urls&gt;&lt;/record&gt;&lt;/Cite&gt;&lt;/EndNote&gt;</w:instrText>
      </w:r>
      <w:r w:rsidR="008E07DA">
        <w:rPr>
          <w:szCs w:val="20"/>
        </w:rPr>
        <w:fldChar w:fldCharType="separate"/>
      </w:r>
      <w:r w:rsidR="008E07DA" w:rsidRPr="008E07DA">
        <w:rPr>
          <w:szCs w:val="20"/>
          <w:vertAlign w:val="superscript"/>
        </w:rPr>
        <w:t>12</w:t>
      </w:r>
      <w:r w:rsidR="008E07DA">
        <w:rPr>
          <w:szCs w:val="20"/>
        </w:rPr>
        <w:fldChar w:fldCharType="end"/>
      </w:r>
      <w:r w:rsidRPr="00410DF3">
        <w:rPr>
          <w:szCs w:val="20"/>
        </w:rPr>
        <w:t xml:space="preserve"> describes that “Indigenous Australians have a holistic conceptualisation of health, mental health and wellbeing, outlined by the social and emotional wellbeing (SEWB) framework. SEWB is affected by multiple, interconnected elements over the life course. Mental health and suicide prevention programs that are framed using SEWB recognise that emotional wellbeing is comprised of a balance between 7 domains of the body; mind and emotions; family and kinship; community; culture; Country; and spirituality and ancestors.” The report also notes that “many risk factors for mental ill health and suicide are disproportionately or wholly experienced by Indigenous Australians, such as removal from family; loss of culture; and impacts of the Stolen Generations”.</w:t>
      </w:r>
      <w:r w:rsidR="008E07DA">
        <w:rPr>
          <w:szCs w:val="20"/>
        </w:rPr>
        <w:fldChar w:fldCharType="begin"/>
      </w:r>
      <w:r w:rsidR="008E07DA">
        <w:rPr>
          <w:szCs w:val="20"/>
        </w:rPr>
        <w:instrText xml:space="preserve"> ADDIN EN.CITE &lt;EndNote&gt;&lt;Cite&gt;&lt;Author&gt;Martin&lt;/Author&gt;&lt;Year&gt;2023&lt;/Year&gt;&lt;RecNum&gt;60&lt;/RecNum&gt;&lt;DisplayText&gt;&lt;style face="superscript"&gt;12&lt;/style&gt;&lt;/DisplayText&gt;&lt;record&gt;&lt;rec-number&gt;60&lt;/rec-number&gt;&lt;foreign-keys&gt;&lt;key app="EN" db-id="5dsvxtv2va50xvers08vfz2x9xfvf5frswe5" timestamp="1745286862"&gt;60&lt;/key&gt;&lt;/foreign-keys&gt;&lt;ref-type name="Web Page"&gt;12&lt;/ref-type&gt;&lt;contributors&gt;&lt;authors&gt;&lt;author&gt;Martin, G.&lt;/author&gt;&lt;author&gt;Lovelock, K.&lt;/author&gt;&lt;author&gt;Stevenson, B.&lt;/author&gt;&lt;/authors&gt;&lt;/contributors&gt;&lt;titles&gt;&lt;title&gt;An overview of Indigenous mental health and suicide prevention in Australia&lt;/title&gt;&lt;/titles&gt;&lt;dates&gt;&lt;year&gt;2023&lt;/year&gt;&lt;/dates&gt;&lt;publisher&gt;Australian Institute of Health and Welfare&lt;/publisher&gt;&lt;urls&gt;&lt;related-urls&gt;&lt;url&gt;www.indigenousmhspc.gov.au/publications/overview&lt;/url&gt;&lt;/related-urls&gt;&lt;/urls&gt;&lt;/record&gt;&lt;/Cite&gt;&lt;/EndNote&gt;</w:instrText>
      </w:r>
      <w:r w:rsidR="008E07DA">
        <w:rPr>
          <w:szCs w:val="20"/>
        </w:rPr>
        <w:fldChar w:fldCharType="separate"/>
      </w:r>
      <w:r w:rsidR="008E07DA" w:rsidRPr="008E07DA">
        <w:rPr>
          <w:szCs w:val="20"/>
          <w:vertAlign w:val="superscript"/>
        </w:rPr>
        <w:t>12</w:t>
      </w:r>
      <w:r w:rsidR="008E07DA">
        <w:rPr>
          <w:szCs w:val="20"/>
        </w:rPr>
        <w:fldChar w:fldCharType="end"/>
      </w:r>
    </w:p>
    <w:p w14:paraId="2ABEB12B" w14:textId="391B4D5A" w:rsidR="00B61C79" w:rsidRPr="00410DF3" w:rsidRDefault="00B61C79" w:rsidP="00410DF3">
      <w:pPr>
        <w:pStyle w:val="EndNoteBibliography"/>
        <w:spacing w:line="360" w:lineRule="auto"/>
        <w:rPr>
          <w:szCs w:val="20"/>
        </w:rPr>
      </w:pPr>
      <w:r w:rsidRPr="00410DF3">
        <w:rPr>
          <w:szCs w:val="20"/>
        </w:rPr>
        <w:t>While protective factors include unique aspects of Indigenous culture, such as connection to land, culture, spirituality, ancestry, kinship networks, family and community,</w:t>
      </w:r>
      <w:r w:rsidR="008E07DA">
        <w:rPr>
          <w:szCs w:val="20"/>
        </w:rPr>
        <w:fldChar w:fldCharType="begin"/>
      </w:r>
      <w:r w:rsidR="008E07DA">
        <w:rPr>
          <w:szCs w:val="20"/>
        </w:rPr>
        <w:instrText xml:space="preserve"> ADDIN EN.CITE &lt;EndNote&gt;&lt;Cite&gt;&lt;Author&gt;Martin&lt;/Author&gt;&lt;Year&gt;2023&lt;/Year&gt;&lt;RecNum&gt;60&lt;/RecNum&gt;&lt;DisplayText&gt;&lt;style face="superscript"&gt;12&lt;/style&gt;&lt;/DisplayText&gt;&lt;record&gt;&lt;rec-number&gt;60&lt;/rec-number&gt;&lt;foreign-keys&gt;&lt;key app="EN" db-id="5dsvxtv2va50xvers08vfz2x9xfvf5frswe5" timestamp="1745286862"&gt;60&lt;/key&gt;&lt;/foreign-keys&gt;&lt;ref-type name="Web Page"&gt;12&lt;/ref-type&gt;&lt;contributors&gt;&lt;authors&gt;&lt;author&gt;Martin, G.&lt;/author&gt;&lt;author&gt;Lovelock, K.&lt;/author&gt;&lt;author&gt;Stevenson, B.&lt;/author&gt;&lt;/authors&gt;&lt;/contributors&gt;&lt;titles&gt;&lt;title&gt;An overview of Indigenous mental health and suicide prevention in Australia&lt;/title&gt;&lt;/titles&gt;&lt;dates&gt;&lt;year&gt;2023&lt;/year&gt;&lt;/dates&gt;&lt;publisher&gt;Australian Institute of Health and Welfare&lt;/publisher&gt;&lt;urls&gt;&lt;related-urls&gt;&lt;url&gt;www.indigenousmhspc.gov.au/publications/overview&lt;/url&gt;&lt;/related-urls&gt;&lt;/urls&gt;&lt;/record&gt;&lt;/Cite&gt;&lt;/EndNote&gt;</w:instrText>
      </w:r>
      <w:r w:rsidR="008E07DA">
        <w:rPr>
          <w:szCs w:val="20"/>
        </w:rPr>
        <w:fldChar w:fldCharType="separate"/>
      </w:r>
      <w:r w:rsidR="008E07DA" w:rsidRPr="008E07DA">
        <w:rPr>
          <w:szCs w:val="20"/>
          <w:vertAlign w:val="superscript"/>
        </w:rPr>
        <w:t>12</w:t>
      </w:r>
      <w:r w:rsidR="008E07DA">
        <w:rPr>
          <w:szCs w:val="20"/>
        </w:rPr>
        <w:fldChar w:fldCharType="end"/>
      </w:r>
      <w:r w:rsidRPr="00410DF3">
        <w:rPr>
          <w:szCs w:val="20"/>
        </w:rPr>
        <w:t xml:space="preserve"> the National Aboriginal and Torres Strait Islander Health Survey</w:t>
      </w:r>
      <w:r w:rsidR="008E07DA">
        <w:rPr>
          <w:szCs w:val="20"/>
        </w:rPr>
        <w:fldChar w:fldCharType="begin"/>
      </w:r>
      <w:r w:rsidR="008E07DA">
        <w:rPr>
          <w:szCs w:val="20"/>
        </w:rPr>
        <w:instrText xml:space="preserve"> ADDIN EN.CITE &lt;EndNote&gt;&lt;Cite&gt;&lt;Author&gt;Australian Bureau of Statistics&lt;/Author&gt;&lt;Year&gt;2024&lt;/Year&gt;&lt;RecNum&gt;35&lt;/RecNum&gt;&lt;DisplayText&gt;&lt;style face="superscript"&gt;5&lt;/style&gt;&lt;/DisplayText&gt;&lt;record&gt;&lt;rec-number&gt;35&lt;/rec-number&gt;&lt;foreign-keys&gt;&lt;key app="EN" db-id="5dsvxtv2va50xvers08vfz2x9xfvf5frswe5" timestamp="1744946954"&gt;35&lt;/key&gt;&lt;/foreign-keys&gt;&lt;ref-type name="Web Page"&gt;12&lt;/ref-type&gt;&lt;contributors&gt;&lt;authors&gt;&lt;author&gt;Australian Bureau of Statistics,&lt;/author&gt;&lt;/authors&gt;&lt;/contributors&gt;&lt;titles&gt;&lt;title&gt;National Aboriginal and Torres Strait Islander Health Survey&lt;/title&gt;&lt;/titles&gt;&lt;volume&gt;Apr 2025&lt;/volume&gt;&lt;dates&gt;&lt;year&gt;2024&lt;/year&gt;&lt;pub-dates&gt;&lt;date&gt;Nov 2024&lt;/date&gt;&lt;/pub-dates&gt;&lt;/dates&gt;&lt;urls&gt;&lt;related-urls&gt;&lt;url&gt;www.abs.gov.au/statistics/people/aboriginal-and-torres-strait-islander-peoples/national-aboriginal-and-torres-strait-islander-health-survey/latest-release&lt;/url&gt;&lt;/related-urls&gt;&lt;/urls&gt;&lt;/record&gt;&lt;/Cite&gt;&lt;/EndNote&gt;</w:instrText>
      </w:r>
      <w:r w:rsidR="008E07DA">
        <w:rPr>
          <w:szCs w:val="20"/>
        </w:rPr>
        <w:fldChar w:fldCharType="separate"/>
      </w:r>
      <w:r w:rsidR="008E07DA" w:rsidRPr="008E07DA">
        <w:rPr>
          <w:szCs w:val="20"/>
          <w:vertAlign w:val="superscript"/>
        </w:rPr>
        <w:t>5</w:t>
      </w:r>
      <w:r w:rsidR="008E07DA">
        <w:rPr>
          <w:szCs w:val="20"/>
        </w:rPr>
        <w:fldChar w:fldCharType="end"/>
      </w:r>
      <w:r w:rsidRPr="00410DF3">
        <w:rPr>
          <w:szCs w:val="20"/>
        </w:rPr>
        <w:t xml:space="preserve"> reported that the following cultural determinants corresponded with higher levels of psychological distress:</w:t>
      </w:r>
    </w:p>
    <w:p w14:paraId="709F99A8" w14:textId="431D5D7F"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 xml:space="preserve">people who were not very satisfied or not at all satisfied with their own level of knowledge of culture (37% high/very high psychosocial distress compared with 27.4% for those who felt satisfied or very satisfied) </w:t>
      </w:r>
    </w:p>
    <w:p w14:paraId="35D6B679" w14:textId="1138648E"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people who were removed or experienced their relatives being removed from their natural family (37.9% high/very high psychosocial distress compared with 22.4% for those who did not).</w:t>
      </w:r>
    </w:p>
    <w:p w14:paraId="0922FDED" w14:textId="77777777" w:rsidR="00B61C79" w:rsidRPr="00410DF3" w:rsidRDefault="00B61C79" w:rsidP="00410DF3">
      <w:pPr>
        <w:pStyle w:val="EndNoteBibliography"/>
        <w:spacing w:line="360" w:lineRule="auto"/>
        <w:rPr>
          <w:szCs w:val="20"/>
        </w:rPr>
      </w:pPr>
      <w:r w:rsidRPr="00410DF3">
        <w:rPr>
          <w:szCs w:val="20"/>
        </w:rPr>
        <w:t>Additional factors/stressors reported in the literature associated with poor mental health/wellbeing in Aboriginal and Torres Strait Islander people include:</w:t>
      </w:r>
    </w:p>
    <w:p w14:paraId="1E7428E5" w14:textId="0DE86BEB"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traumatic experiences</w:t>
      </w:r>
      <w:r w:rsidR="008E07DA">
        <w:rPr>
          <w:rFonts w:ascii="Arial" w:hAnsi="Arial" w:cs="Arial"/>
          <w:sz w:val="20"/>
          <w:szCs w:val="20"/>
        </w:rPr>
        <w:fldChar w:fldCharType="begin"/>
      </w:r>
      <w:r w:rsidR="008E07DA">
        <w:rPr>
          <w:rFonts w:ascii="Arial" w:hAnsi="Arial" w:cs="Arial"/>
          <w:sz w:val="20"/>
          <w:szCs w:val="20"/>
        </w:rPr>
        <w:instrText xml:space="preserve"> ADDIN EN.CITE &lt;EndNote&gt;&lt;Cite&gt;&lt;Author&gt;Darwin&lt;/Author&gt;&lt;Year&gt;2020&lt;/Year&gt;&lt;RecNum&gt;76&lt;/RecNum&gt;&lt;DisplayText&gt;&lt;style face="superscript"&gt;13&lt;/style&gt;&lt;/DisplayText&gt;&lt;record&gt;&lt;rec-number&gt;76&lt;/rec-number&gt;&lt;foreign-keys&gt;&lt;key app="EN" db-id="5dsvxtv2va50xvers08vfz2x9xfvf5frswe5" timestamp="1745308078"&gt;76&lt;/key&gt;&lt;/foreign-keys&gt;&lt;ref-type name="Generic"&gt;13&lt;/ref-type&gt;&lt;contributors&gt;&lt;authors&gt;&lt;author&gt;Darwin, L.&lt;/author&gt;&lt;author&gt;Tujague, N.&lt;/author&gt;&lt;author&gt;Ryan, K.&lt;/author&gt;&lt;author&gt;et al,&lt;/author&gt;&lt;/authors&gt;&lt;/contributors&gt;&lt;titles&gt;&lt;title&gt;We are Strong. We are Resilient. But we are Tired” – Voices from the Aboriginal and Torres Strait Islander Lived Experience Centre Yarning Circles Report&lt;/title&gt;&lt;/titles&gt;&lt;dates&gt;&lt;year&gt;2020&lt;/year&gt;&lt;/dates&gt;&lt;publisher&gt;The Seedling Group and The Lived Experience Centre, in collaboration with Black Dog Institute &lt;/publisher&gt;&lt;urls&gt;&lt;/urls&gt;&lt;/record&gt;&lt;/Cite&gt;&lt;/EndNote&gt;</w:instrText>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w:t>
      </w:r>
      <w:r w:rsidR="008E07DA">
        <w:rPr>
          <w:rFonts w:ascii="Arial" w:hAnsi="Arial" w:cs="Arial"/>
          <w:sz w:val="20"/>
          <w:szCs w:val="20"/>
        </w:rPr>
        <w:fldChar w:fldCharType="end"/>
      </w:r>
    </w:p>
    <w:p w14:paraId="69518AB8" w14:textId="1039C723"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family violence or conflict</w:t>
      </w:r>
      <w:r w:rsidR="008E07DA">
        <w:rPr>
          <w:rFonts w:ascii="Arial" w:hAnsi="Arial" w:cs="Arial"/>
          <w:sz w:val="20"/>
          <w:szCs w:val="20"/>
        </w:rPr>
        <w:fldChar w:fldCharType="begin">
          <w:fldData xml:space="preserve">PEVuZE5vdGU+PENpdGU+PEF1dGhvcj5DYXJsaW48L0F1dGhvcj48WWVhcj4yMDIyPC9ZZWFyPjxS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DYXJsaW48L0F1dGhvcj48WWVhcj4yMDIyPC9ZZWFyPjxS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8, 10</w:t>
      </w:r>
      <w:r w:rsidR="008E07DA">
        <w:rPr>
          <w:rFonts w:ascii="Arial" w:hAnsi="Arial" w:cs="Arial"/>
          <w:sz w:val="20"/>
          <w:szCs w:val="20"/>
        </w:rPr>
        <w:fldChar w:fldCharType="end"/>
      </w:r>
    </w:p>
    <w:p w14:paraId="78439127" w14:textId="7C1C8F6B"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housing issues</w:t>
      </w:r>
      <w:r w:rsidR="008E07DA">
        <w:rPr>
          <w:rFonts w:ascii="Arial" w:hAnsi="Arial" w:cs="Arial"/>
          <w:sz w:val="20"/>
          <w:szCs w:val="20"/>
        </w:rPr>
        <w:fldChar w:fldCharType="begin">
          <w:fldData xml:space="preserve">PEVuZE5vdGU+PENpdGU+PEF1dGhvcj5DYXJsaW48L0F1dGhvcj48WWVhcj4yMDIyPC9ZZWFyPjxS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DYXJsaW48L0F1dGhvcj48WWVhcj4yMDIyPC9ZZWFyPjxS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8, 10</w:t>
      </w:r>
      <w:r w:rsidR="008E07DA">
        <w:rPr>
          <w:rFonts w:ascii="Arial" w:hAnsi="Arial" w:cs="Arial"/>
          <w:sz w:val="20"/>
          <w:szCs w:val="20"/>
        </w:rPr>
        <w:fldChar w:fldCharType="end"/>
      </w:r>
    </w:p>
    <w:p w14:paraId="53247CFA" w14:textId="7851F56B"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racism</w: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x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x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4</w:t>
      </w:r>
      <w:r w:rsidR="008E07DA">
        <w:rPr>
          <w:rFonts w:ascii="Arial" w:hAnsi="Arial" w:cs="Arial"/>
          <w:sz w:val="20"/>
          <w:szCs w:val="20"/>
        </w:rPr>
        <w:fldChar w:fldCharType="end"/>
      </w:r>
    </w:p>
    <w:p w14:paraId="39DB6DBE" w14:textId="2525AD80"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substance misuse</w: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MywgMTU8L3N0eWxlPjwvRGlzcGxheVRleHQ+PHJlY29yZD48cmVjLW51bWJlcj42NzwvcmVjLW51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MywgMTU8L3N0eWxlPjwvRGlzcGxheVRleHQ+PHJlY29yZD48cmVjLW51bWJlcj42NzwvcmVjLW51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5</w:t>
      </w:r>
      <w:r w:rsidR="008E07DA">
        <w:rPr>
          <w:rFonts w:ascii="Arial" w:hAnsi="Arial" w:cs="Arial"/>
          <w:sz w:val="20"/>
          <w:szCs w:val="20"/>
        </w:rPr>
        <w:fldChar w:fldCharType="end"/>
      </w:r>
    </w:p>
    <w:p w14:paraId="320DF395" w14:textId="7874D318"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social issues – such as gambling, dropping out of school, lack of respect for elders and culture</w: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Twvc3R5bGU+PC9EaXNwbGF5VGV4dD48cmVjb3JkPjxyZWMtbnVtYmVyPjY3PC9yZWMtbnVtYmVy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Twvc3R5bGU+PC9EaXNwbGF5VGV4dD48cmVjb3JkPjxyZWMtbnVtYmVyPjY3PC9yZWMtbnVtYmVy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5</w:t>
      </w:r>
      <w:r w:rsidR="008E07DA">
        <w:rPr>
          <w:rFonts w:ascii="Arial" w:hAnsi="Arial" w:cs="Arial"/>
          <w:sz w:val="20"/>
          <w:szCs w:val="20"/>
        </w:rPr>
        <w:fldChar w:fldCharType="end"/>
      </w:r>
    </w:p>
    <w:p w14:paraId="5C4661A3" w14:textId="047F8A0B"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unemployment/unable to work</w: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3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3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7, 13</w:t>
      </w:r>
      <w:r w:rsidR="008E07DA">
        <w:rPr>
          <w:rFonts w:ascii="Arial" w:hAnsi="Arial" w:cs="Arial"/>
          <w:sz w:val="20"/>
          <w:szCs w:val="20"/>
        </w:rPr>
        <w:fldChar w:fldCharType="end"/>
      </w:r>
    </w:p>
    <w:p w14:paraId="131C8122" w14:textId="36D787C8"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physical ill health</w:t>
      </w:r>
      <w:r w:rsidR="008E07DA">
        <w:rPr>
          <w:rFonts w:ascii="Arial" w:hAnsi="Arial" w:cs="Arial"/>
          <w:sz w:val="20"/>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7</w:t>
      </w:r>
      <w:r w:rsidR="008E07DA">
        <w:rPr>
          <w:rFonts w:ascii="Arial" w:hAnsi="Arial" w:cs="Arial"/>
          <w:sz w:val="20"/>
          <w:szCs w:val="20"/>
        </w:rPr>
        <w:fldChar w:fldCharType="end"/>
      </w:r>
    </w:p>
    <w:p w14:paraId="4792C3CD" w14:textId="4231485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lower social support</w:t>
      </w:r>
      <w:r w:rsidR="008E07DA">
        <w:rPr>
          <w:rFonts w:ascii="Arial" w:hAnsi="Arial" w:cs="Arial"/>
          <w:sz w:val="20"/>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7</w:t>
      </w:r>
      <w:r w:rsidR="008E07DA">
        <w:rPr>
          <w:rFonts w:ascii="Arial" w:hAnsi="Arial" w:cs="Arial"/>
          <w:sz w:val="20"/>
          <w:szCs w:val="20"/>
        </w:rPr>
        <w:fldChar w:fldCharType="end"/>
      </w:r>
    </w:p>
    <w:p w14:paraId="646E7021" w14:textId="158EE0C8"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lower socioeconomic status</w:t>
      </w:r>
      <w:r w:rsidR="0071386F">
        <w:rPr>
          <w:rFonts w:ascii="Arial" w:hAnsi="Arial" w:cs="Arial"/>
          <w:sz w:val="20"/>
          <w:szCs w:val="20"/>
        </w:rPr>
        <w:t>.</w:t>
      </w:r>
      <w:r w:rsidR="008E07DA">
        <w:rPr>
          <w:rFonts w:ascii="Arial" w:hAnsi="Arial" w:cs="Arial"/>
          <w:sz w:val="20"/>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7</w:t>
      </w:r>
      <w:r w:rsidR="008E07DA">
        <w:rPr>
          <w:rFonts w:ascii="Arial" w:hAnsi="Arial" w:cs="Arial"/>
          <w:sz w:val="20"/>
          <w:szCs w:val="20"/>
        </w:rPr>
        <w:fldChar w:fldCharType="end"/>
      </w:r>
    </w:p>
    <w:p w14:paraId="09FCF0BE" w14:textId="6345176A" w:rsidR="00B61C79" w:rsidRPr="00410DF3" w:rsidRDefault="00B61C79" w:rsidP="00410DF3">
      <w:pPr>
        <w:pStyle w:val="EndNoteBibliography"/>
        <w:spacing w:line="360" w:lineRule="auto"/>
        <w:rPr>
          <w:szCs w:val="20"/>
        </w:rPr>
      </w:pPr>
      <w:r w:rsidRPr="00410DF3">
        <w:rPr>
          <w:szCs w:val="20"/>
        </w:rPr>
        <w:t xml:space="preserve">The NSW 45 and Up Study reported high rates of psychological distress in Aboriginal participants (see </w:t>
      </w:r>
      <w:r w:rsidRPr="00410DF3">
        <w:rPr>
          <w:i/>
          <w:iCs/>
          <w:szCs w:val="20"/>
        </w:rPr>
        <w:t>Prevalence</w:t>
      </w:r>
      <w:r w:rsidRPr="00410DF3">
        <w:rPr>
          <w:szCs w:val="20"/>
        </w:rPr>
        <w:t xml:space="preserve"> section), with a large percentage of the difference (88%) being attributable to differences in physical morbidity and disability, SES and social support between </w:t>
      </w:r>
      <w:r w:rsidR="008A0522">
        <w:rPr>
          <w:szCs w:val="20"/>
        </w:rPr>
        <w:t>Aboriginal and non-Aboriginal participants</w:t>
      </w:r>
      <w:r w:rsidRPr="00410DF3">
        <w:rPr>
          <w:szCs w:val="20"/>
        </w:rPr>
        <w:t>.</w:t>
      </w:r>
      <w:r w:rsidR="008E07DA">
        <w:rPr>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szCs w:val="20"/>
        </w:rPr>
        <w:instrText xml:space="preserve"> ADDIN EN.CITE </w:instrText>
      </w:r>
      <w:r w:rsidR="008E07DA">
        <w:rPr>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7</w:t>
      </w:r>
      <w:r w:rsidR="008E07DA">
        <w:rPr>
          <w:szCs w:val="20"/>
        </w:rPr>
        <w:fldChar w:fldCharType="end"/>
      </w:r>
    </w:p>
    <w:p w14:paraId="0DA3FC8E" w14:textId="014C93EC" w:rsidR="00B61C79" w:rsidRDefault="00B61C79" w:rsidP="00410DF3">
      <w:pPr>
        <w:pStyle w:val="EndNoteBibliography"/>
        <w:spacing w:line="360" w:lineRule="auto"/>
        <w:rPr>
          <w:szCs w:val="20"/>
        </w:rPr>
      </w:pPr>
      <w:r w:rsidRPr="00410DF3">
        <w:rPr>
          <w:szCs w:val="20"/>
        </w:rPr>
        <w:t>A systematic scoping review including 12 studies on the impact of racism on Aboriginal and Torres Strait Islander people reported the prevalence of self-reported or parent/caregiver reported racism had a large range from 6.9% to 97%.</w:t>
      </w:r>
      <w:r w:rsidR="008E07DA">
        <w:rPr>
          <w:szCs w:val="20"/>
        </w:rPr>
        <w:fldChar w:fldCharType="begin">
          <w:fldData xml:space="preserve">PEVuZE5vdGU+PENpdGU+PEF1dGhvcj5LYWlydXo8L0F1dGhvcj48WWVhcj4yMDIwPC9ZZWFyPjxS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</w:fldData>
        </w:fldChar>
      </w:r>
      <w:r w:rsidR="008E07DA">
        <w:rPr>
          <w:szCs w:val="20"/>
        </w:rPr>
        <w:instrText xml:space="preserve"> ADDIN EN.CITE </w:instrText>
      </w:r>
      <w:r w:rsidR="008E07DA">
        <w:rPr>
          <w:szCs w:val="20"/>
        </w:rPr>
        <w:fldChar w:fldCharType="begin">
          <w:fldData xml:space="preserve">PEVuZE5vdGU+PENpdGU+PEF1dGhvcj5LYWlydXo8L0F1dGhvcj48WWVhcj4yMDIwPC9ZZWFyPjxS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14</w:t>
      </w:r>
      <w:r w:rsidR="008E07DA">
        <w:rPr>
          <w:szCs w:val="20"/>
        </w:rPr>
        <w:fldChar w:fldCharType="end"/>
      </w:r>
      <w:r w:rsidRPr="00410DF3">
        <w:rPr>
          <w:szCs w:val="20"/>
        </w:rPr>
        <w:t xml:space="preserve"> In all studies that reported an overall mental health component, racism was associated with a negative outcome.</w:t>
      </w:r>
    </w:p>
    <w:p w14:paraId="33439FDB" w14:textId="690120E3" w:rsidR="00C062AF" w:rsidRPr="0054634E" w:rsidRDefault="00C062AF" w:rsidP="00410DF3">
      <w:pPr>
        <w:pStyle w:val="EndNoteBibliography"/>
        <w:spacing w:line="360" w:lineRule="auto"/>
        <w:rPr>
          <w:i/>
          <w:iCs/>
          <w:szCs w:val="20"/>
        </w:rPr>
      </w:pPr>
      <w:r w:rsidRPr="0054634E">
        <w:rPr>
          <w:i/>
          <w:iCs/>
          <w:szCs w:val="20"/>
        </w:rPr>
        <w:t>Compounding factors</w:t>
      </w:r>
    </w:p>
    <w:p w14:paraId="26DFAD98" w14:textId="14B5D075" w:rsidR="007B06F9" w:rsidRPr="00410DF3" w:rsidRDefault="00C062AF" w:rsidP="00410DF3">
      <w:pPr>
        <w:pStyle w:val="EndNoteBibliography"/>
        <w:spacing w:line="360" w:lineRule="auto"/>
        <w:rPr>
          <w:szCs w:val="20"/>
        </w:rPr>
      </w:pPr>
      <w:r w:rsidRPr="0054634E">
        <w:rPr>
          <w:szCs w:val="20"/>
        </w:rPr>
        <w:t>An AIHW report</w:t>
      </w:r>
      <w:r w:rsidR="008E07DA">
        <w:rPr>
          <w:szCs w:val="20"/>
        </w:rPr>
        <w:fldChar w:fldCharType="begin"/>
      </w:r>
      <w:r w:rsidR="008E07DA">
        <w:rPr>
          <w:szCs w:val="20"/>
        </w:rPr>
        <w:instrText xml:space="preserve"> ADDIN EN.CITE &lt;EndNote&gt;&lt;Cite&gt;&lt;Author&gt;Day&lt;/Author&gt;&lt;Year&gt;2022&lt;/Year&gt;&lt;RecNum&gt;85&lt;/RecNum&gt;&lt;DisplayText&gt;&lt;style face="superscript"&gt;16&lt;/style&gt;&lt;/DisplayText&gt;&lt;record&gt;&lt;rec-number&gt;85&lt;/rec-number&gt;&lt;foreign-keys&gt;&lt;key app="EN" db-id="5dsvxtv2va50xvers08vfz2x9xfvf5frswe5" timestamp="1745891616"&gt;85&lt;/key&gt;&lt;/foreign-keys&gt;&lt;ref-type name="Web Page"&gt;12&lt;/ref-type&gt;&lt;contributors&gt;&lt;authors&gt;&lt;author&gt;Day, M.&lt;/author&gt;&lt;author&gt;Carlson, B.&lt;/author&gt;&lt;author&gt;Bonson, D.&lt;/author&gt;&lt;author&gt;Farrelly, T.&lt;/author&gt;&lt;/authors&gt;&lt;/contributors&gt;&lt;titles&gt;&lt;title&gt;Aboriginal and Torres Strait Islander LGBTQIASB+ people and mental health and wellbeing&lt;/title&gt;&lt;/titles&gt;&lt;dates&gt;&lt;year&gt;2022&lt;/year&gt;&lt;/dates&gt;&lt;publisher&gt;Australian Institute of Health and Welfare&lt;/publisher&gt;&lt;urls&gt;&lt;related-urls&gt;&lt;url&gt;www.indigenousmhspc.gov.au/publications/lgbtqiasb-wellbeing&lt;/url&gt;&lt;/related-urls&gt;&lt;/urls&gt;&lt;/record&gt;&lt;/Cite&gt;&lt;/EndNote&gt;</w:instrText>
      </w:r>
      <w:r w:rsidR="008E07DA">
        <w:rPr>
          <w:szCs w:val="20"/>
        </w:rPr>
        <w:fldChar w:fldCharType="separate"/>
      </w:r>
      <w:r w:rsidR="008E07DA" w:rsidRPr="008E07DA">
        <w:rPr>
          <w:szCs w:val="20"/>
          <w:vertAlign w:val="superscript"/>
        </w:rPr>
        <w:t>16</w:t>
      </w:r>
      <w:r w:rsidR="008E07DA">
        <w:rPr>
          <w:szCs w:val="20"/>
        </w:rPr>
        <w:fldChar w:fldCharType="end"/>
      </w:r>
      <w:r w:rsidRPr="0054634E">
        <w:rPr>
          <w:szCs w:val="20"/>
        </w:rPr>
        <w:t xml:space="preserve"> reported on Aboriginal and Torres Strait Islander LGBTQIASB+ people and mental health and wellbeing.</w:t>
      </w:r>
      <w:r w:rsidR="007B06F9" w:rsidRPr="0054634E">
        <w:rPr>
          <w:szCs w:val="20"/>
        </w:rPr>
        <w:t xml:space="preserve"> </w:t>
      </w:r>
      <w:r w:rsidR="00426F4E" w:rsidRPr="0054634E">
        <w:rPr>
          <w:szCs w:val="20"/>
        </w:rPr>
        <w:t>While this population is under-represented in research, t</w:t>
      </w:r>
      <w:r w:rsidR="007B06F9" w:rsidRPr="0054634E">
        <w:rPr>
          <w:szCs w:val="20"/>
        </w:rPr>
        <w:t>he report discusses th</w:t>
      </w:r>
      <w:r w:rsidR="00426F4E" w:rsidRPr="0054634E">
        <w:rPr>
          <w:szCs w:val="20"/>
        </w:rPr>
        <w:t xml:space="preserve">e </w:t>
      </w:r>
      <w:r w:rsidR="00A060E2">
        <w:rPr>
          <w:szCs w:val="20"/>
        </w:rPr>
        <w:t xml:space="preserve">potential </w:t>
      </w:r>
      <w:r w:rsidR="00426F4E" w:rsidRPr="0054634E">
        <w:rPr>
          <w:szCs w:val="20"/>
        </w:rPr>
        <w:t>increased risks for</w:t>
      </w:r>
      <w:r w:rsidR="007B06F9" w:rsidRPr="0054634E">
        <w:rPr>
          <w:szCs w:val="20"/>
        </w:rPr>
        <w:t xml:space="preserve"> Aboriginal and Torres Strait Islander LGBTQIASB+ people </w:t>
      </w:r>
      <w:r w:rsidR="00426F4E" w:rsidRPr="0054634E">
        <w:rPr>
          <w:szCs w:val="20"/>
        </w:rPr>
        <w:t>regarding suicide</w:t>
      </w:r>
      <w:r w:rsidR="00224D8C">
        <w:rPr>
          <w:szCs w:val="20"/>
        </w:rPr>
        <w:t>-related behaviour</w:t>
      </w:r>
      <w:r w:rsidR="00426F4E" w:rsidRPr="0054634E">
        <w:rPr>
          <w:szCs w:val="20"/>
        </w:rPr>
        <w:t xml:space="preserve">, discrimination, </w:t>
      </w:r>
      <w:r w:rsidR="007B06F9" w:rsidRPr="0054634E">
        <w:rPr>
          <w:szCs w:val="20"/>
        </w:rPr>
        <w:t>violence and harassment</w:t>
      </w:r>
      <w:r w:rsidR="00426F4E" w:rsidRPr="0054634E">
        <w:rPr>
          <w:szCs w:val="20"/>
        </w:rPr>
        <w:t xml:space="preserve">. </w:t>
      </w:r>
      <w:r w:rsidR="00A060E2">
        <w:rPr>
          <w:szCs w:val="20"/>
        </w:rPr>
        <w:t>D</w:t>
      </w:r>
      <w:r w:rsidR="007B06F9" w:rsidRPr="0054634E">
        <w:rPr>
          <w:szCs w:val="20"/>
        </w:rPr>
        <w:t>istrust of the medical system may be a barrier to access health, mental health and other suicide prevention services. The report notes that feeling fully accepted – both as Aboriginal and/or Torres Strait Islander and as LGBTQIASB+ – and being able to fully participate in community and society, are protective factors against suicide.</w:t>
      </w:r>
    </w:p>
    <w:p w14:paraId="5010F8F8" w14:textId="77777777" w:rsidR="00B61C79" w:rsidRPr="00410DF3" w:rsidRDefault="00B61C79" w:rsidP="00410DF3">
      <w:pPr>
        <w:pStyle w:val="Heading4"/>
        <w:spacing w:line="360" w:lineRule="auto"/>
        <w:rPr>
          <w:sz w:val="20"/>
          <w:szCs w:val="20"/>
        </w:rPr>
      </w:pPr>
      <w:r w:rsidRPr="00410DF3">
        <w:rPr>
          <w:sz w:val="20"/>
          <w:szCs w:val="20"/>
        </w:rPr>
        <w:t>Use of appropriate tools</w:t>
      </w:r>
      <w:r w:rsidRPr="00410DF3">
        <w:rPr>
          <w:sz w:val="20"/>
          <w:szCs w:val="20"/>
        </w:rPr>
        <w:tab/>
      </w:r>
    </w:p>
    <w:p w14:paraId="362C2F57" w14:textId="62C65A4F" w:rsidR="00B61C79" w:rsidRPr="00410DF3" w:rsidRDefault="00B61C79" w:rsidP="00410DF3">
      <w:pPr>
        <w:pStyle w:val="EndNoteBibliography"/>
        <w:spacing w:line="360" w:lineRule="auto"/>
        <w:rPr>
          <w:szCs w:val="20"/>
        </w:rPr>
      </w:pPr>
      <w:r w:rsidRPr="00410DF3">
        <w:rPr>
          <w:szCs w:val="20"/>
        </w:rPr>
        <w:t>In a study on the perceptions of 21 Aboriginal Community Controlled Health Service (ACCHS) staff,</w:t>
      </w:r>
      <w:r w:rsidR="008E07DA">
        <w:rPr>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szCs w:val="20"/>
        </w:rPr>
        <w:instrText xml:space="preserve"> ADDIN EN.CITE </w:instrText>
      </w:r>
      <w:r w:rsidR="008E07DA">
        <w:rPr>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17</w:t>
      </w:r>
      <w:r w:rsidR="008E07DA">
        <w:rPr>
          <w:szCs w:val="20"/>
        </w:rPr>
        <w:fldChar w:fldCharType="end"/>
      </w:r>
      <w:r w:rsidRPr="00410DF3">
        <w:rPr>
          <w:szCs w:val="20"/>
        </w:rPr>
        <w:t xml:space="preserve"> it was noted that no one screening tool was used consistently and the desire for tools and pathways was expressed.</w:t>
      </w:r>
    </w:p>
    <w:p w14:paraId="5820F000" w14:textId="2DE887E7" w:rsidR="00B61C79" w:rsidRPr="00410DF3" w:rsidRDefault="00B61C79" w:rsidP="00410DF3">
      <w:pPr>
        <w:pStyle w:val="EndNoteBibliography"/>
        <w:spacing w:line="360" w:lineRule="auto"/>
        <w:rPr>
          <w:szCs w:val="20"/>
        </w:rPr>
      </w:pPr>
      <w:r w:rsidRPr="00410DF3">
        <w:rPr>
          <w:szCs w:val="20"/>
        </w:rPr>
        <w:t>The 45 and Up Study used the Kessler-10 (K10) scale to assess psychological distress.</w:t>
      </w:r>
      <w:r w:rsidR="008E07DA">
        <w:rPr>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szCs w:val="20"/>
        </w:rPr>
        <w:instrText xml:space="preserve"> ADDIN EN.CITE </w:instrText>
      </w:r>
      <w:r w:rsidR="008E07DA">
        <w:rPr>
          <w:szCs w:val="20"/>
        </w:rPr>
        <w:fldChar w:fldCharType="begin">
          <w:fldData xml:space="preserve">PEVuZE5vdGU+PENpdGU+PEF1dGhvcj5NY05hbWFyYTwvQXV0aG9yPjxZZWFyPjIwMTg8L1llYXI+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7</w:t>
      </w:r>
      <w:r w:rsidR="008E07DA">
        <w:rPr>
          <w:szCs w:val="20"/>
        </w:rPr>
        <w:fldChar w:fldCharType="end"/>
      </w:r>
      <w:r w:rsidRPr="00410DF3">
        <w:rPr>
          <w:szCs w:val="20"/>
        </w:rPr>
        <w:t xml:space="preserve"> A cross-sectional analysis of SEWB screening for Aboriginal and Torres Islanders within primary health care</w:t>
      </w:r>
      <w:r w:rsidR="008E07DA">
        <w:rPr>
          <w:szCs w:val="20"/>
        </w:rPr>
        <w:fldChar w:fldCharType="begin"/>
      </w:r>
      <w:r w:rsidR="008E07DA">
        <w:rPr>
          <w:szCs w:val="20"/>
        </w:rPr>
        <w:instrText xml:space="preserve"> ADDIN EN.CITE &lt;EndNote&gt;&lt;Cite&gt;&lt;Author&gt;Langham&lt;/Author&gt;&lt;Year&gt;2017&lt;/Year&gt;&lt;RecNum&gt;82&lt;/RecNum&gt;&lt;DisplayText&gt;&lt;style face="superscript"&gt;18&lt;/style&gt;&lt;/DisplayText&gt;&lt;record&gt;&lt;rec-number&gt;82&lt;/rec-number&gt;&lt;foreign-keys&gt;&lt;key app="EN" db-id="5dsvxtv2va50xvers08vfz2x9xfvf5frswe5" timestamp="1745822617"&gt;82&lt;/key&gt;&lt;/foreign-keys&gt;&lt;ref-type name="Journal Article"&gt;17&lt;/ref-type&gt;&lt;contributors&gt;&lt;authors&gt;&lt;author&gt;Langham, E.&lt;/author&gt;&lt;author&gt;McCalman, J.&lt;/author&gt;&lt;author&gt;Matthews, V.&lt;/author&gt;&lt;author&gt;Bainbridge, R. G.&lt;/author&gt;&lt;author&gt;Nattabi, B.&lt;/author&gt;&lt;author&gt;Kinchin, I.&lt;/author&gt;&lt;author&gt;Bailie, R.&lt;/author&gt;&lt;/authors&gt;&lt;/contributors&gt;&lt;auth-address&gt;Centre for Indigenous Health Equity Research, Central Queensland University, Cairns, QLD, Australia.&amp;#xD;The Cairns Institute, James Cook University, Cairns, QLD, Australia.&amp;#xD;The University of Sydney, University Centre for Rural Health - North Coast, Lismore, NSW, Australia.&amp;#xD;Western Australian Centre for Rural Health, University of Western Australia, Geraldton, WA, Australia.&lt;/auth-address&gt;&lt;titles&gt;&lt;title&gt;Social and Emotional Wellbeing Screening for Aboriginal and Torres Strait Islanders within Primary Health Care: A Series of Missed Opportunities?&lt;/title&gt;&lt;secondary-title&gt;Front Public Health&lt;/secondary-title&gt;&lt;/titles&gt;&lt;periodical&gt;&lt;full-title&gt;Front Public Health&lt;/full-title&gt;&lt;/periodical&gt;&lt;pages&gt;159&lt;/pages&gt;&lt;volume&gt;5&lt;/volume&gt;&lt;edition&gt;2017/07/25&lt;/edition&gt;&lt;keywords&gt;&lt;keyword&gt;health guidelines&lt;/keyword&gt;&lt;keyword&gt;health policy&lt;/keyword&gt;&lt;keyword&gt;indigenous health&lt;/keyword&gt;&lt;keyword&gt;mental health&lt;/keyword&gt;&lt;keyword&gt;primary healthcare services&lt;/keyword&gt;&lt;keyword&gt;screening management&lt;/keyword&gt;&lt;keyword&gt;social emotional wellbeing&lt;/keyword&gt;&lt;/keywords&gt;&lt;dates&gt;&lt;year&gt;2017&lt;/year&gt;&lt;/dates&gt;&lt;isbn&gt;2296-2565 (Print)&amp;#xD;2296-2565&lt;/isbn&gt;&lt;accession-num&gt;28736726&lt;/accession-num&gt;&lt;urls&gt;&lt;/urls&gt;&lt;custom2&gt;PMC5500609&lt;/custom2&gt;&lt;electronic-resource-num&gt;10.3389/fpubh.2017.00159&lt;/electronic-resource-num&gt;&lt;remote-database-provider&gt;NLM&lt;/remote-database-provider&gt;&lt;language&gt;eng&lt;/language&gt;&lt;/record&gt;&lt;/Cite&gt;&lt;/EndNote&gt;</w:instrText>
      </w:r>
      <w:r w:rsidR="008E07DA">
        <w:rPr>
          <w:szCs w:val="20"/>
        </w:rPr>
        <w:fldChar w:fldCharType="separate"/>
      </w:r>
      <w:r w:rsidR="008E07DA" w:rsidRPr="008E07DA">
        <w:rPr>
          <w:szCs w:val="20"/>
          <w:vertAlign w:val="superscript"/>
        </w:rPr>
        <w:t>18</w:t>
      </w:r>
      <w:r w:rsidR="008E07DA">
        <w:rPr>
          <w:szCs w:val="20"/>
        </w:rPr>
        <w:fldChar w:fldCharType="end"/>
      </w:r>
      <w:r w:rsidRPr="00410DF3">
        <w:rPr>
          <w:szCs w:val="20"/>
        </w:rPr>
        <w:t xml:space="preserve"> did not require a specific tool to be used but mentioned K5, K6, K10, PHQ-2, PHQ-9 and the Edinburg Postnatal Depression Screen. In this analysis of 3,407 Indigenous medical records from 100 Indigenous primary healthcare services in 4 Australian states </w:t>
      </w:r>
      <w:r w:rsidR="000C5057" w:rsidRPr="00410DF3">
        <w:rPr>
          <w:szCs w:val="20"/>
        </w:rPr>
        <w:t>(</w:t>
      </w:r>
      <w:r w:rsidRPr="00410DF3">
        <w:rPr>
          <w:szCs w:val="20"/>
        </w:rPr>
        <w:t>mainly QLD and NT</w:t>
      </w:r>
      <w:r w:rsidR="000C5057" w:rsidRPr="00410DF3">
        <w:rPr>
          <w:szCs w:val="20"/>
        </w:rPr>
        <w:t>)</w:t>
      </w:r>
      <w:r w:rsidRPr="00410DF3">
        <w:rPr>
          <w:szCs w:val="20"/>
        </w:rPr>
        <w:t>, 73.4% of clients were not screened at last visit and no further action was taken for 25.4% for whom an SEWB concern was identified.</w:t>
      </w:r>
      <w:r w:rsidR="008E07DA">
        <w:rPr>
          <w:szCs w:val="20"/>
        </w:rPr>
        <w:fldChar w:fldCharType="begin"/>
      </w:r>
      <w:r w:rsidR="008E07DA">
        <w:rPr>
          <w:szCs w:val="20"/>
        </w:rPr>
        <w:instrText xml:space="preserve"> ADDIN EN.CITE &lt;EndNote&gt;&lt;Cite&gt;&lt;Author&gt;Langham&lt;/Author&gt;&lt;Year&gt;2017&lt;/Year&gt;&lt;RecNum&gt;82&lt;/RecNum&gt;&lt;DisplayText&gt;&lt;style face="superscript"&gt;18&lt;/style&gt;&lt;/DisplayText&gt;&lt;record&gt;&lt;rec-number&gt;82&lt;/rec-number&gt;&lt;foreign-keys&gt;&lt;key app="EN" db-id="5dsvxtv2va50xvers08vfz2x9xfvf5frswe5" timestamp="1745822617"&gt;82&lt;/key&gt;&lt;/foreign-keys&gt;&lt;ref-type name="Journal Article"&gt;17&lt;/ref-type&gt;&lt;contributors&gt;&lt;authors&gt;&lt;author&gt;Langham, E.&lt;/author&gt;&lt;author&gt;McCalman, J.&lt;/author&gt;&lt;author&gt;Matthews, V.&lt;/author&gt;&lt;author&gt;Bainbridge, R. G.&lt;/author&gt;&lt;author&gt;Nattabi, B.&lt;/author&gt;&lt;author&gt;Kinchin, I.&lt;/author&gt;&lt;author&gt;Bailie, R.&lt;/author&gt;&lt;/authors&gt;&lt;/contributors&gt;&lt;auth-address&gt;Centre for Indigenous Health Equity Research, Central Queensland University, Cairns, QLD, Australia.&amp;#xD;The Cairns Institute, James Cook University, Cairns, QLD, Australia.&amp;#xD;The University of Sydney, University Centre for Rural Health - North Coast, Lismore, NSW, Australia.&amp;#xD;Western Australian Centre for Rural Health, University of Western Australia, Geraldton, WA, Australia.&lt;/auth-address&gt;&lt;titles&gt;&lt;title&gt;Social and Emotional Wellbeing Screening for Aboriginal and Torres Strait Islanders within Primary Health Care: A Series of Missed Opportunities?&lt;/title&gt;&lt;secondary-title&gt;Front Public Health&lt;/secondary-title&gt;&lt;/titles&gt;&lt;periodical&gt;&lt;full-title&gt;Front Public Health&lt;/full-title&gt;&lt;/periodical&gt;&lt;pages&gt;159&lt;/pages&gt;&lt;volume&gt;5&lt;/volume&gt;&lt;edition&gt;2017/07/25&lt;/edition&gt;&lt;keywords&gt;&lt;keyword&gt;health guidelines&lt;/keyword&gt;&lt;keyword&gt;health policy&lt;/keyword&gt;&lt;keyword&gt;indigenous health&lt;/keyword&gt;&lt;keyword&gt;mental health&lt;/keyword&gt;&lt;keyword&gt;primary healthcare services&lt;/keyword&gt;&lt;keyword&gt;screening management&lt;/keyword&gt;&lt;keyword&gt;social emotional wellbeing&lt;/keyword&gt;&lt;/keywords&gt;&lt;dates&gt;&lt;year&gt;2017&lt;/year&gt;&lt;/dates&gt;&lt;isbn&gt;2296-2565 (Print)&amp;#xD;2296-2565&lt;/isbn&gt;&lt;accession-num&gt;28736726&lt;/accession-num&gt;&lt;urls&gt;&lt;/urls&gt;&lt;custom2&gt;PMC5500609&lt;/custom2&gt;&lt;electronic-resource-num&gt;10.3389/fpubh.2017.00159&lt;/electronic-resource-num&gt;&lt;remote-database-provider&gt;NLM&lt;/remote-database-provider&gt;&lt;language&gt;eng&lt;/language&gt;&lt;/record&gt;&lt;/Cite&gt;&lt;/EndNote&gt;</w:instrText>
      </w:r>
      <w:r w:rsidR="008E07DA">
        <w:rPr>
          <w:szCs w:val="20"/>
        </w:rPr>
        <w:fldChar w:fldCharType="separate"/>
      </w:r>
      <w:r w:rsidR="008E07DA" w:rsidRPr="008E07DA">
        <w:rPr>
          <w:szCs w:val="20"/>
          <w:vertAlign w:val="superscript"/>
        </w:rPr>
        <w:t>18</w:t>
      </w:r>
      <w:r w:rsidR="008E07DA">
        <w:rPr>
          <w:szCs w:val="20"/>
        </w:rPr>
        <w:fldChar w:fldCharType="end"/>
      </w:r>
    </w:p>
    <w:p w14:paraId="02A41036" w14:textId="4280A409" w:rsidR="00B61C79" w:rsidRPr="00410DF3" w:rsidRDefault="00B61C79" w:rsidP="00410DF3">
      <w:pPr>
        <w:pStyle w:val="EndNoteBibliography"/>
        <w:spacing w:line="360" w:lineRule="auto"/>
        <w:rPr>
          <w:szCs w:val="20"/>
        </w:rPr>
      </w:pPr>
      <w:r w:rsidRPr="00410DF3">
        <w:rPr>
          <w:szCs w:val="20"/>
        </w:rPr>
        <w:t>Various tools have been adapted and/or developed specifically for Aboriginal and Torres Strait Islander people, including the adapted Patient Health Questionnaire 9 (aPHQ-9) as a screening tool for depression</w:t>
      </w:r>
      <w:r w:rsidR="008E07DA">
        <w:rPr>
          <w:szCs w:val="20"/>
        </w:rPr>
        <w:fldChar w:fldCharType="begin">
          <w:fldData xml:space="preserve">PEVuZE5vdGU+PENpdGU+PEF1dGhvcj5Ccm93bjwvQXV0aG9yPjxZZWFyPjIwMTY8L1llYXI+PFJl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==
</w:fldData>
        </w:fldChar>
      </w:r>
      <w:r w:rsidR="008E07DA">
        <w:rPr>
          <w:szCs w:val="20"/>
        </w:rPr>
        <w:instrText xml:space="preserve"> ADDIN EN.CITE </w:instrText>
      </w:r>
      <w:r w:rsidR="008E07DA">
        <w:rPr>
          <w:szCs w:val="20"/>
        </w:rPr>
        <w:fldChar w:fldCharType="begin">
          <w:fldData xml:space="preserve">PEVuZE5vdGU+PENpdGU+PEF1dGhvcj5Ccm93bjwvQXV0aG9yPjxZZWFyPjIwMTY8L1llYXI+PFJl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==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19</w:t>
      </w:r>
      <w:r w:rsidR="008E07DA">
        <w:rPr>
          <w:szCs w:val="20"/>
        </w:rPr>
        <w:fldChar w:fldCharType="end"/>
      </w:r>
      <w:r w:rsidRPr="00410DF3">
        <w:rPr>
          <w:szCs w:val="20"/>
        </w:rPr>
        <w:t xml:space="preserve"> and the Kimberley Mum’s MoodScale (KMMS) as a screening tool for perinatal depression.</w:t>
      </w:r>
      <w:r w:rsidR="008E07DA">
        <w:rPr>
          <w:szCs w:val="20"/>
        </w:rPr>
        <w:fldChar w:fldCharType="begin">
          <w:fldData xml:space="preserve">PEVuZE5vdGU+PENpdGU+PEF1dGhvcj5DYXJsaW48L0F1dGhvcj48WWVhcj4yMDIyPC9ZZWFyPjxS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</w:fldData>
        </w:fldChar>
      </w:r>
      <w:r w:rsidR="008E07DA">
        <w:rPr>
          <w:szCs w:val="20"/>
        </w:rPr>
        <w:instrText xml:space="preserve"> ADDIN EN.CITE </w:instrText>
      </w:r>
      <w:r w:rsidR="008E07DA">
        <w:rPr>
          <w:szCs w:val="20"/>
        </w:rPr>
        <w:fldChar w:fldCharType="begin">
          <w:fldData xml:space="preserve">PEVuZE5vdGU+PENpdGU+PEF1dGhvcj5DYXJsaW48L0F1dGhvcj48WWVhcj4yMDIyPC9ZZWFyPjxS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0, 21</w:t>
      </w:r>
      <w:r w:rsidR="008E07DA">
        <w:rPr>
          <w:szCs w:val="20"/>
        </w:rPr>
        <w:fldChar w:fldCharType="end"/>
      </w:r>
    </w:p>
    <w:p w14:paraId="6B0EA3C8" w14:textId="7252D988" w:rsidR="00B61C79" w:rsidRPr="00410DF3" w:rsidRDefault="00B61C79" w:rsidP="00410DF3">
      <w:pPr>
        <w:pStyle w:val="EndNoteBibliography"/>
        <w:spacing w:line="360" w:lineRule="auto"/>
        <w:rPr>
          <w:szCs w:val="20"/>
        </w:rPr>
      </w:pPr>
      <w:r w:rsidRPr="00410DF3">
        <w:rPr>
          <w:szCs w:val="20"/>
        </w:rPr>
        <w:t>The aPHQ-9 was adapted by Brown et al (2016)</w:t>
      </w:r>
      <w:r w:rsidR="008E07DA">
        <w:rPr>
          <w:szCs w:val="20"/>
        </w:rPr>
        <w:fldChar w:fldCharType="begin">
          <w:fldData xml:space="preserve">PEVuZE5vdGU+PENpdGU+PEF1dGhvcj5Ccm93bjwvQXV0aG9yPjxZZWFyPjIwMTY8L1llYXI+PFJl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==
</w:fldData>
        </w:fldChar>
      </w:r>
      <w:r w:rsidR="008E07DA">
        <w:rPr>
          <w:szCs w:val="20"/>
        </w:rPr>
        <w:instrText xml:space="preserve"> ADDIN EN.CITE </w:instrText>
      </w:r>
      <w:r w:rsidR="008E07DA">
        <w:rPr>
          <w:szCs w:val="20"/>
        </w:rPr>
        <w:fldChar w:fldCharType="begin">
          <w:fldData xml:space="preserve">PEVuZE5vdGU+PENpdGU+PEF1dGhvcj5Ccm93bjwvQXV0aG9yPjxZZWFyPjIwMTY8L1llYXI+PFJl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==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19</w:t>
      </w:r>
      <w:r w:rsidR="008E07DA">
        <w:rPr>
          <w:szCs w:val="20"/>
        </w:rPr>
        <w:fldChar w:fldCharType="end"/>
      </w:r>
      <w:r w:rsidRPr="00410DF3">
        <w:rPr>
          <w:szCs w:val="20"/>
        </w:rPr>
        <w:t xml:space="preserve"> as part of the men, hearts and minds (MHM) study which included 189 Central Australian Aboriginal men. The original PHQ-9  questions were translated to reflect Aboriginal phraseology and two sub-questions were added. The Getting it Right study (N=500) investigated the validity of aPHQ-9 as a screening tool for depression,</w:t>
      </w:r>
      <w:r w:rsidR="008E07DA">
        <w:rPr>
          <w:szCs w:val="20"/>
        </w:rPr>
        <w:fldChar w:fldCharType="begin"/>
      </w:r>
      <w:r w:rsidR="008E07DA">
        <w:rPr>
          <w:szCs w:val="20"/>
        </w:rPr>
        <w:instrText xml:space="preserve"> ADDIN EN.CITE &lt;EndNote&gt;&lt;Cite ExcludeAuth="1"&gt;&lt;Year&gt;2019&lt;/Year&gt;&lt;RecNum&gt;83&lt;/RecNum&gt;&lt;DisplayText&gt;&lt;style face="superscript"&gt;22&lt;/style&gt;&lt;/DisplayText&gt;&lt;record&gt;&lt;rec-number&gt;83&lt;/rec-number&gt;&lt;foreign-keys&gt;&lt;key app="EN" db-id="5dsvxtv2va50xvers08vfz2x9xfvf5frswe5" timestamp="1745824751"&gt;83&lt;/key&gt;&lt;/foreign-keys&gt;&lt;ref-type name="Journal Article"&gt;17&lt;/ref-type&gt;&lt;contributors&gt;&lt;/contributors&gt;&lt;titles&gt;&lt;title&gt;Getting it Right: validating a culturally specific screening tool for depression (aPHQ-9) in Aboriginal and Torres Strait Islander Australians&lt;/title&gt;&lt;secondary-title&gt;Med J Aust&lt;/secondary-title&gt;&lt;/titles&gt;&lt;periodical&gt;&lt;full-title&gt;Med J Aust&lt;/full-title&gt;&lt;/periodical&gt;&lt;pages&gt;24-30&lt;/pages&gt;&lt;volume&gt;211&lt;/volume&gt;&lt;number&gt;1&lt;/number&gt;&lt;edition&gt;2019/07/01&lt;/edition&gt;&lt;keywords&gt;&lt;keyword&gt;Adult&lt;/keyword&gt;&lt;keyword&gt;Australia/epidemiology&lt;/keyword&gt;&lt;keyword&gt;Cultural Competency/ethics&lt;/keyword&gt;&lt;keyword&gt;Depressive Disorder, Major/*diagnosis/ethnology&lt;/keyword&gt;&lt;keyword&gt;Female&lt;/keyword&gt;&lt;keyword&gt;Health Services, Indigenous/*ethics&lt;/keyword&gt;&lt;keyword&gt;Humans&lt;/keyword&gt;&lt;keyword&gt;Logistic Models&lt;/keyword&gt;&lt;keyword&gt;Male&lt;/keyword&gt;&lt;keyword&gt;Mass Screening/ethics/*methods&lt;/keyword&gt;&lt;keyword&gt;Middle Aged&lt;/keyword&gt;&lt;keyword&gt;Patient Acceptance of Health Care/psychology&lt;/keyword&gt;&lt;keyword&gt;Prospective Studies&lt;/keyword&gt;&lt;keyword&gt;Sensitivity and Specificity&lt;/keyword&gt;&lt;keyword&gt;*Surveys and Questionnaires&lt;/keyword&gt;&lt;keyword&gt;Australian Aboriginal and Torres Strait Islander Peoples&lt;/keyword&gt;&lt;keyword&gt;Depressive disorders&lt;/keyword&gt;&lt;keyword&gt;Indigenous health&lt;/keyword&gt;&lt;keyword&gt;Psychometrics&lt;/keyword&gt;&lt;/keywords&gt;&lt;dates&gt;&lt;year&gt;2019&lt;/year&gt;&lt;pub-dates&gt;&lt;date&gt;Jul&lt;/date&gt;&lt;/pub-dates&gt;&lt;/dates&gt;&lt;isbn&gt;0025-729x&lt;/isbn&gt;&lt;accession-num&gt;31256439&lt;/accession-num&gt;&lt;urls&gt;&lt;/urls&gt;&lt;electronic-resource-num&gt;10.5694/mja2.50212&lt;/electronic-resource-num&gt;&lt;remote-database-provider&gt;NLM&lt;/remote-database-provider&gt;&lt;language&gt;eng&lt;/language&gt;&lt;/record&gt;&lt;/Cite&gt;&lt;/EndNote&gt;</w:instrText>
      </w:r>
      <w:r w:rsidR="008E07DA">
        <w:rPr>
          <w:szCs w:val="20"/>
        </w:rPr>
        <w:fldChar w:fldCharType="separate"/>
      </w:r>
      <w:r w:rsidR="008E07DA" w:rsidRPr="008E07DA">
        <w:rPr>
          <w:szCs w:val="20"/>
          <w:vertAlign w:val="superscript"/>
        </w:rPr>
        <w:t>22</w:t>
      </w:r>
      <w:r w:rsidR="008E07DA">
        <w:rPr>
          <w:szCs w:val="20"/>
        </w:rPr>
        <w:fldChar w:fldCharType="end"/>
      </w:r>
      <w:r w:rsidRPr="00410DF3">
        <w:rPr>
          <w:szCs w:val="20"/>
        </w:rPr>
        <w:t xml:space="preserve"> and reported it to be effective, with a cut-point score of 10 points providing 84% sensitivity and 77% specificity. In addition, the aPHQ-9 was regarded as acceptable by more than 80% of participants. Additionally, in a further analysis of staff (n=36) and research participants’ (n=500) perspectives,</w:t>
      </w:r>
      <w:r w:rsidR="008E07DA">
        <w:rPr>
          <w:szCs w:val="20"/>
        </w:rPr>
        <w:fldChar w:fldCharType="begin">
          <w:fldData xml:space="preserve">PEVuZE5vdGU+PENpdGU+PEF1dGhvcj5GYXJuYmFjaDwvQXV0aG9yPjxZZWFyPjIwMTk8L1llYXI+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</w:fldData>
        </w:fldChar>
      </w:r>
      <w:r w:rsidR="008E07DA">
        <w:rPr>
          <w:szCs w:val="20"/>
        </w:rPr>
        <w:instrText xml:space="preserve"> ADDIN EN.CITE </w:instrText>
      </w:r>
      <w:r w:rsidR="008E07DA">
        <w:rPr>
          <w:szCs w:val="20"/>
        </w:rPr>
        <w:fldChar w:fldCharType="begin">
          <w:fldData xml:space="preserve">PEVuZE5vdGU+PENpdGU+PEF1dGhvcj5GYXJuYmFjaDwvQXV0aG9yPjxZZWFyPjIwMTk8L1llYXI+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3</w:t>
      </w:r>
      <w:r w:rsidR="008E07DA">
        <w:rPr>
          <w:szCs w:val="20"/>
        </w:rPr>
        <w:fldChar w:fldCharType="end"/>
      </w:r>
      <w:r w:rsidRPr="00410DF3">
        <w:rPr>
          <w:szCs w:val="20"/>
        </w:rPr>
        <w:t xml:space="preserve"> most staff said they would use the aPHQ-9 and the participants reported high levels of acceptability including that the questions were easy to understand (87%) and answer (82%), the response categories made sense (89%) and that they felt comfortable answering the questions (91%).</w:t>
      </w:r>
    </w:p>
    <w:p w14:paraId="2BAE2A65" w14:textId="17E094D8" w:rsidR="00B61C79" w:rsidRPr="00410DF3" w:rsidRDefault="00B61C79" w:rsidP="00410DF3">
      <w:pPr>
        <w:pStyle w:val="EndNoteBibliography"/>
        <w:spacing w:line="360" w:lineRule="auto"/>
        <w:rPr>
          <w:szCs w:val="20"/>
        </w:rPr>
      </w:pPr>
      <w:r w:rsidRPr="00410DF3">
        <w:rPr>
          <w:szCs w:val="20"/>
        </w:rPr>
        <w:t>The Getting it Right study recently investigated the validity of seven Aboriginal and Torres Strait Islander-developed items, using the aPHQ- 9 and depression module of the Mini International Neuropsychiatric Interview (MINI) 6.0.0.</w:t>
      </w:r>
      <w:r w:rsidR="008E07DA">
        <w:rPr>
          <w:szCs w:val="20"/>
        </w:rPr>
        <w:fldChar w:fldCharType="begin">
          <w:fldData xml:space="preserve">PEVuZE5vdGU+PENpdGU+PEF1dGhvcj5Ta2lubmVyPC9BdXRob3I+PFllYXI+MjAyNDwvWWVhcj48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</w:fldData>
        </w:fldChar>
      </w:r>
      <w:r w:rsidR="008E07DA">
        <w:rPr>
          <w:szCs w:val="20"/>
        </w:rPr>
        <w:instrText xml:space="preserve"> ADDIN EN.CITE </w:instrText>
      </w:r>
      <w:r w:rsidR="008E07DA">
        <w:rPr>
          <w:szCs w:val="20"/>
        </w:rPr>
        <w:fldChar w:fldCharType="begin">
          <w:fldData xml:space="preserve">PEVuZE5vdGU+PENpdGU+PEF1dGhvcj5Ta2lubmVyPC9BdXRob3I+PFllYXI+MjAyNDwvWWVhcj48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4</w:t>
      </w:r>
      <w:r w:rsidR="008E07DA">
        <w:rPr>
          <w:szCs w:val="20"/>
        </w:rPr>
        <w:fldChar w:fldCharType="end"/>
      </w:r>
      <w:r w:rsidRPr="00410DF3">
        <w:rPr>
          <w:szCs w:val="20"/>
        </w:rPr>
        <w:t xml:space="preserve"> The following 3 items correctly classified 85% of depressed participants: ‘feeling spirit was weak’, ‘feeling anger build up’ and ‘having too much worry’.</w:t>
      </w:r>
    </w:p>
    <w:p w14:paraId="539D1D1D" w14:textId="6AC448AF" w:rsidR="00B61C79" w:rsidRPr="00410DF3" w:rsidRDefault="00B61C79" w:rsidP="00410DF3">
      <w:pPr>
        <w:pStyle w:val="EndNoteBibliography"/>
        <w:spacing w:line="360" w:lineRule="auto"/>
        <w:rPr>
          <w:szCs w:val="20"/>
        </w:rPr>
      </w:pPr>
      <w:r w:rsidRPr="00410DF3">
        <w:rPr>
          <w:szCs w:val="20"/>
        </w:rPr>
        <w:t>Another recent tool that has been developed is a SEWB screening tool which engages a yarning approach in the following areas: Community engagement and behaviour; Stress worries; Risk; Feeling strong.</w:t>
      </w:r>
      <w:r w:rsidR="008E07DA">
        <w:rPr>
          <w:szCs w:val="20"/>
        </w:rPr>
        <w:fldChar w:fldCharType="begin">
          <w:fldData xml:space="preserve">PEVuZE5vdGU+PENpdGU+PEF1dGhvcj5NZWxkcnVtPC9BdXRob3I+PFllYXI+MjAyNDwvWWVhcj48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</w:fldData>
        </w:fldChar>
      </w:r>
      <w:r w:rsidR="008E07DA">
        <w:rPr>
          <w:szCs w:val="20"/>
        </w:rPr>
        <w:instrText xml:space="preserve"> ADDIN EN.CITE </w:instrText>
      </w:r>
      <w:r w:rsidR="008E07DA">
        <w:rPr>
          <w:szCs w:val="20"/>
        </w:rPr>
        <w:fldChar w:fldCharType="begin">
          <w:fldData xml:space="preserve">PEVuZE5vdGU+PENpdGU+PEF1dGhvcj5NZWxkcnVtPC9BdXRob3I+PFllYXI+MjAyNDwvWWVhcj48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5</w:t>
      </w:r>
      <w:r w:rsidR="008E07DA">
        <w:rPr>
          <w:szCs w:val="20"/>
        </w:rPr>
        <w:fldChar w:fldCharType="end"/>
      </w:r>
      <w:r w:rsidRPr="00410DF3">
        <w:rPr>
          <w:szCs w:val="20"/>
        </w:rPr>
        <w:t xml:space="preserve"> The authors note that this tool is underpinned by Australian First Nations Peoples’ conceptualisation of health and wellbeing that is broader than Western concepts of depression and anxiety. The tool was developed using a Delphi consensus approach with input from 28 experts and is now ready for piloting. </w:t>
      </w:r>
    </w:p>
    <w:p w14:paraId="4D72B2C2" w14:textId="6B334DA5" w:rsidR="00B61C79" w:rsidRPr="00410DF3" w:rsidRDefault="00B61C79" w:rsidP="00410DF3">
      <w:pPr>
        <w:pStyle w:val="EndNoteBibliography"/>
        <w:spacing w:line="360" w:lineRule="auto"/>
        <w:rPr>
          <w:szCs w:val="20"/>
        </w:rPr>
      </w:pPr>
      <w:r w:rsidRPr="00410DF3">
        <w:rPr>
          <w:szCs w:val="20"/>
        </w:rPr>
        <w:t>The Kimberley Mum’s MoodScale (KMMS) was developed to screen for perinatal depression and anxiety and implemented across the remote Kimberley region of Western Australia. The tool was reported to be valid (sensitivity 83%; specificity 87%) and acceptable by participants.</w:t>
      </w:r>
      <w:r w:rsidR="008E07DA">
        <w:rPr>
          <w:szCs w:val="20"/>
        </w:rPr>
        <w:fldChar w:fldCharType="begin">
          <w:fldData xml:space="preserve">PEVuZE5vdGU+PENpdGU+PEF1dGhvcj5NYXJsZXk8L0F1dGhvcj48WWVhcj4yMDE3PC9ZZWFyPjxS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</w:fldData>
        </w:fldChar>
      </w:r>
      <w:r w:rsidR="008E07DA">
        <w:rPr>
          <w:szCs w:val="20"/>
        </w:rPr>
        <w:instrText xml:space="preserve"> ADDIN EN.CITE </w:instrText>
      </w:r>
      <w:r w:rsidR="008E07DA">
        <w:rPr>
          <w:szCs w:val="20"/>
        </w:rPr>
        <w:fldChar w:fldCharType="begin">
          <w:fldData xml:space="preserve">PEVuZE5vdGU+PENpdGU+PEF1dGhvcj5NYXJsZXk8L0F1dGhvcj48WWVhcj4yMDE3PC9ZZWFyPjxS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1</w:t>
      </w:r>
      <w:r w:rsidR="008E07DA">
        <w:rPr>
          <w:szCs w:val="20"/>
        </w:rPr>
        <w:fldChar w:fldCharType="end"/>
      </w:r>
      <w:r w:rsidRPr="00410DF3">
        <w:rPr>
          <w:szCs w:val="20"/>
        </w:rPr>
        <w:t xml:space="preserve"> Following implementation, a significant increase in overall recorded perinatal screening was reported (46.5% versus 30.4% pre-implementation).</w:t>
      </w:r>
      <w:r w:rsidR="008E07DA">
        <w:rPr>
          <w:szCs w:val="20"/>
        </w:rPr>
        <w:fldChar w:fldCharType="begin"/>
      </w:r>
      <w:r w:rsidR="008E07DA">
        <w:rPr>
          <w:szCs w:val="20"/>
        </w:rPr>
        <w:instrText xml:space="preserve"> ADDIN EN.CITE &lt;EndNote&gt;&lt;Cite&gt;&lt;Author&gt;Carlin&lt;/Author&gt;&lt;Year&gt;2022&lt;/Year&gt;&lt;RecNum&gt;62&lt;/RecNum&gt;&lt;DisplayText&gt;&lt;style face="superscript"&gt;20&lt;/style&gt;&lt;/DisplayText&gt;&lt;record&gt;&lt;rec-number&gt;62&lt;/rec-number&gt;&lt;foreign-keys&gt;&lt;key app="EN" db-id="5dsvxtv2va50xvers08vfz2x9xfvf5frswe5" timestamp="1745287019"&gt;62&lt;/key&gt;&lt;/foreign-keys&gt;&lt;ref-type name="Journal Article"&gt;17&lt;/ref-type&gt;&lt;contributors&gt;&lt;authors&gt;&lt;author&gt;Carlin, E.&lt;/author&gt;&lt;author&gt;Ferrari, K.&lt;/author&gt;&lt;author&gt;Spry, E. P.&lt;/author&gt;&lt;author&gt;Williams, M.&lt;/author&gt;&lt;author&gt;Atkinson, D.&lt;/author&gt;&lt;author&gt;Marley, J. V.&lt;/author&gt;&lt;/authors&gt;&lt;/contributors&gt;&lt;auth-address&gt;The Rural Clinical School of Western Australia, The University of Western Australia, Broome, Western Australia, Australia.&amp;#xD;Kimberley Aboriginal Medical Services, Broome, Western Australia, Australia.&amp;#xD;Kimberley Population Health Unit, Western Australian Country Health Service, Broome, Western Australia, Australia.&lt;/auth-address&gt;&lt;titles&gt;&lt;title&gt;Implementation of the &amp;apos;Kimberley Mum&amp;apos;s Mood Scale&amp;apos; across primary health care services in the Kimberley region of Western Australia: A mixed methods assessment&lt;/title&gt;&lt;secondary-title&gt;PLoS One&lt;/secondary-title&gt;&lt;/titles&gt;&lt;periodical&gt;&lt;full-title&gt;PLoS One&lt;/full-title&gt;&lt;/periodical&gt;&lt;pages&gt;e0273689&lt;/pages&gt;&lt;volume&gt;17&lt;/volume&gt;&lt;number&gt;9&lt;/number&gt;&lt;edition&gt;2022/09/03&lt;/edition&gt;&lt;keywords&gt;&lt;keyword&gt;*Affect&lt;/keyword&gt;&lt;keyword&gt;Female&lt;/keyword&gt;&lt;keyword&gt;Humans&lt;/keyword&gt;&lt;keyword&gt;Pregnancy&lt;/keyword&gt;&lt;keyword&gt;Primary Health Care&lt;/keyword&gt;&lt;keyword&gt;Retrospective Studies&lt;/keyword&gt;&lt;keyword&gt;Western Australia&lt;/keyword&gt;&lt;/keywords&gt;&lt;dates&gt;&lt;year&gt;2022&lt;/year&gt;&lt;/dates&gt;&lt;isbn&gt;1932-6203&lt;/isbn&gt;&lt;accession-num&gt;36054104&lt;/accession-num&gt;&lt;urls&gt;&lt;/urls&gt;&lt;custom2&gt;PMC9439224&lt;/custom2&gt;&lt;electronic-resource-num&gt;10.1371/journal.pone.0273689&lt;/electronic-resource-num&gt;&lt;remote-database-provider&gt;NLM&lt;/remote-database-provider&gt;&lt;language&gt;eng&lt;/language&gt;&lt;/record&gt;&lt;/Cite&gt;&lt;/EndNote&gt;</w:instrText>
      </w:r>
      <w:r w:rsidR="008E07DA">
        <w:rPr>
          <w:szCs w:val="20"/>
        </w:rPr>
        <w:fldChar w:fldCharType="separate"/>
      </w:r>
      <w:r w:rsidR="008E07DA" w:rsidRPr="008E07DA">
        <w:rPr>
          <w:szCs w:val="20"/>
          <w:vertAlign w:val="superscript"/>
        </w:rPr>
        <w:t>20</w:t>
      </w:r>
      <w:r w:rsidR="008E07DA">
        <w:rPr>
          <w:szCs w:val="20"/>
        </w:rPr>
        <w:fldChar w:fldCharType="end"/>
      </w:r>
    </w:p>
    <w:p w14:paraId="7C3DF9D2" w14:textId="77777777" w:rsidR="00B61C79" w:rsidRPr="00410DF3" w:rsidRDefault="00B61C79" w:rsidP="00410DF3">
      <w:pPr>
        <w:pStyle w:val="Heading4"/>
        <w:spacing w:line="360" w:lineRule="auto"/>
        <w:rPr>
          <w:sz w:val="20"/>
          <w:szCs w:val="20"/>
        </w:rPr>
      </w:pPr>
      <w:r w:rsidRPr="00410DF3">
        <w:rPr>
          <w:sz w:val="20"/>
          <w:szCs w:val="20"/>
        </w:rPr>
        <w:t>Patient-provider relationships/rapport</w:t>
      </w:r>
    </w:p>
    <w:p w14:paraId="70A5DD28" w14:textId="60F788EC" w:rsidR="00B61C79" w:rsidRPr="00410DF3" w:rsidRDefault="00B61C79" w:rsidP="00410DF3">
      <w:pPr>
        <w:pStyle w:val="EndNoteBibliography"/>
        <w:spacing w:line="360" w:lineRule="auto"/>
        <w:rPr>
          <w:szCs w:val="20"/>
        </w:rPr>
      </w:pPr>
      <w:r w:rsidRPr="00410DF3">
        <w:rPr>
          <w:szCs w:val="20"/>
        </w:rPr>
        <w:t>AIHW reports have indicated that a majority of Aboriginal and Torres Strait Islander people have had respectful interactions with health professionals. In a report on primary health care, nearly 90% of respondents felt their GPs usually or always explained things in a way they could understand, spent enough time with them, and listened to them, while over 90% felt they usually or always showed respect for what they had to say.</w:t>
      </w:r>
      <w:r w:rsidR="008E07DA">
        <w:rPr>
          <w:szCs w:val="20"/>
        </w:rPr>
        <w:fldChar w:fldCharType="begin"/>
      </w:r>
      <w:r w:rsidR="008E07DA">
        <w:rPr>
          <w:szCs w:val="20"/>
        </w:rPr>
        <w:instrText xml:space="preserve"> ADDIN EN.CITE &lt;EndNote&gt;&lt;Cite&gt;&lt;Author&gt;Australian Institute of Health and Welfare&lt;/Author&gt;&lt;Year&gt;2024&lt;/Year&gt;&lt;RecNum&gt;59&lt;/RecNum&gt;&lt;DisplayText&gt;&lt;style face="superscript"&gt;26&lt;/style&gt;&lt;/DisplayText&gt;&lt;record&gt;&lt;rec-number&gt;59&lt;/rec-number&gt;&lt;foreign-keys&gt;&lt;key app="EN" db-id="5dsvxtv2va50xvers08vfz2x9xfvf5frswe5" timestamp="1745286517"&gt;59&lt;/key&gt;&lt;/foreign-keys&gt;&lt;ref-type name="Web Page"&gt;12&lt;/ref-type&gt;&lt;contributors&gt;&lt;authors&gt;&lt;author&gt;Australian Institute of Health and Welfare,&lt;/author&gt;&lt;/authors&gt;&lt;/contributors&gt;&lt;titles&gt;&lt;title&gt;Aboriginal and Torres Strait Islander people and primary health care: patterns of service use, preferences, and access to services&lt;/title&gt;&lt;/titles&gt;&lt;volume&gt;Apr 2025&lt;/volume&gt;&lt;dates&gt;&lt;year&gt;2024&lt;/year&gt;&lt;pub-dates&gt;&lt;date&gt;Dec 2024&lt;/date&gt;&lt;/pub-dates&gt;&lt;/dates&gt;&lt;urls&gt;&lt;related-urls&gt;&lt;url&gt;www.aihw.gov.au/reports/indigenous-australians/first-nations-people-primary-health-care/contents/summary&lt;/url&gt;&lt;/related-urls&gt;&lt;/urls&gt;&lt;/record&gt;&lt;/Cite&gt;&lt;/EndNote&gt;</w:instrText>
      </w:r>
      <w:r w:rsidR="008E07DA">
        <w:rPr>
          <w:szCs w:val="20"/>
        </w:rPr>
        <w:fldChar w:fldCharType="separate"/>
      </w:r>
      <w:r w:rsidR="008E07DA" w:rsidRPr="008E07DA">
        <w:rPr>
          <w:szCs w:val="20"/>
          <w:vertAlign w:val="superscript"/>
        </w:rPr>
        <w:t>26</w:t>
      </w:r>
      <w:r w:rsidR="008E07DA">
        <w:rPr>
          <w:szCs w:val="20"/>
        </w:rPr>
        <w:fldChar w:fldCharType="end"/>
      </w:r>
      <w:r w:rsidRPr="00410DF3">
        <w:rPr>
          <w:szCs w:val="20"/>
        </w:rPr>
        <w:t xml:space="preserve"> </w:t>
      </w:r>
    </w:p>
    <w:p w14:paraId="262228B7" w14:textId="338B42ED" w:rsidR="00B61C79" w:rsidRPr="00410DF3" w:rsidRDefault="00B61C79" w:rsidP="00410DF3">
      <w:pPr>
        <w:pStyle w:val="EndNoteBibliography"/>
        <w:spacing w:line="360" w:lineRule="auto"/>
        <w:rPr>
          <w:szCs w:val="20"/>
        </w:rPr>
      </w:pPr>
      <w:r w:rsidRPr="00410DF3">
        <w:rPr>
          <w:szCs w:val="20"/>
        </w:rPr>
        <w:t>Reifels et al (2018)</w:t>
      </w:r>
      <w:r w:rsidR="008E07DA">
        <w:rPr>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szCs w:val="20"/>
        </w:rPr>
        <w:instrText xml:space="preserve"> ADDIN EN.CITE </w:instrText>
      </w:r>
      <w:r w:rsidR="008E07DA">
        <w:rPr>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7</w:t>
      </w:r>
      <w:r w:rsidR="008E07DA">
        <w:rPr>
          <w:szCs w:val="20"/>
        </w:rPr>
        <w:fldChar w:fldCharType="end"/>
      </w:r>
      <w:r w:rsidRPr="00410DF3">
        <w:rPr>
          <w:szCs w:val="20"/>
        </w:rPr>
        <w:t xml:space="preserve"> interviewed 31 service providers on improving access to culturally appropriate mental health care for Indigenous Australians. Some different approaches to building rapport with Indigenous clients were described such as being less direct and probing and taking a slower pace, as well as being involved with the Indigenous community both formally and informally.</w:t>
      </w:r>
    </w:p>
    <w:p w14:paraId="0780BE97" w14:textId="4188FE98" w:rsidR="00B61C79" w:rsidRPr="00410DF3" w:rsidRDefault="00B61C79" w:rsidP="00410DF3">
      <w:pPr>
        <w:pStyle w:val="EndNoteBibliography"/>
        <w:spacing w:line="360" w:lineRule="auto"/>
        <w:rPr>
          <w:szCs w:val="20"/>
        </w:rPr>
      </w:pPr>
      <w:r w:rsidRPr="00410DF3">
        <w:rPr>
          <w:szCs w:val="20"/>
        </w:rPr>
        <w:t>In a study by Webb et al (2024),</w:t>
      </w:r>
      <w:r w:rsidR="008E07DA">
        <w:rPr>
          <w:szCs w:val="20"/>
        </w:rPr>
        <w:fldChar w:fldCharType="begin">
          <w:fldData xml:space="preserve">PEVuZE5vdGU+PENpdGU+PEF1dGhvcj5XZWJiPC9BdXRob3I+PFllYXI+MjAyNDwvWWVhcj48UmVj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</w:fldData>
        </w:fldChar>
      </w:r>
      <w:r w:rsidR="008E07DA">
        <w:rPr>
          <w:szCs w:val="20"/>
        </w:rPr>
        <w:instrText xml:space="preserve"> ADDIN EN.CITE </w:instrText>
      </w:r>
      <w:r w:rsidR="008E07DA">
        <w:rPr>
          <w:szCs w:val="20"/>
        </w:rPr>
        <w:fldChar w:fldCharType="begin">
          <w:fldData xml:space="preserve">PEVuZE5vdGU+PENpdGU+PEF1dGhvcj5XZWJiPC9BdXRob3I+PFllYXI+MjAyNDwvWWVhcj48UmVj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8</w:t>
      </w:r>
      <w:r w:rsidR="008E07DA">
        <w:rPr>
          <w:szCs w:val="20"/>
        </w:rPr>
        <w:fldChar w:fldCharType="end"/>
      </w:r>
      <w:r w:rsidRPr="00410DF3">
        <w:rPr>
          <w:szCs w:val="20"/>
        </w:rPr>
        <w:t xml:space="preserve"> incorporating findings from 12 yarns with 35 community members and health professionals, worry, sad and stress were identified as the words most often used by First Nations people living in the Torres Strait and Northern Peninsula Area to describe feelings of low SEWB. In addition, signs of low SEWB included behaviour change (unable to or nor wanting to do their usual activities), and significantly reduced community engagement. Health practitioners noted the need to ask further questions when they hear the word worry, to try to identify if their client was experiencing stress worries (more likely to be related to anxiety about insufficient resources, relationships or a family member) or sad worries (more related to sad news or sorry business, kin moving away and sadness in the community or on the Island/Country). </w:t>
      </w:r>
    </w:p>
    <w:p w14:paraId="75F165A6" w14:textId="77777777" w:rsidR="00B61C79" w:rsidRPr="00410DF3" w:rsidRDefault="00B61C79" w:rsidP="00410DF3">
      <w:pPr>
        <w:pStyle w:val="EndNoteBibliography"/>
        <w:spacing w:line="360" w:lineRule="auto"/>
        <w:rPr>
          <w:szCs w:val="20"/>
        </w:rPr>
      </w:pPr>
    </w:p>
    <w:p w14:paraId="48D5775B" w14:textId="77777777" w:rsidR="00B61C79" w:rsidRPr="00410DF3" w:rsidRDefault="00B61C79" w:rsidP="00410DF3">
      <w:pPr>
        <w:pStyle w:val="EndNoteBibliography"/>
        <w:spacing w:line="360" w:lineRule="auto"/>
        <w:rPr>
          <w:szCs w:val="20"/>
        </w:rPr>
      </w:pPr>
      <w:r w:rsidRPr="00410DF3">
        <w:rPr>
          <w:szCs w:val="20"/>
        </w:rPr>
        <w:t> </w:t>
      </w:r>
    </w:p>
    <w:p w14:paraId="76E8586D" w14:textId="77777777" w:rsidR="00B61C79" w:rsidRPr="00410DF3" w:rsidRDefault="00B61C79" w:rsidP="00410DF3">
      <w:pPr>
        <w:spacing w:line="360" w:lineRule="auto"/>
        <w:rPr>
          <w:rFonts w:ascii="Arial" w:hAnsi="Arial" w:cs="Arial"/>
          <w:noProof/>
          <w:sz w:val="20"/>
          <w:szCs w:val="20"/>
          <w:lang w:val="en-US"/>
        </w:rPr>
      </w:pPr>
      <w:r w:rsidRPr="00410DF3">
        <w:rPr>
          <w:rFonts w:ascii="Arial" w:hAnsi="Arial" w:cs="Arial"/>
          <w:sz w:val="20"/>
          <w:szCs w:val="20"/>
        </w:rPr>
        <w:br w:type="page"/>
      </w:r>
    </w:p>
    <w:p w14:paraId="4050C72F" w14:textId="1A2B4813" w:rsidR="00B61C79" w:rsidRPr="00EF5F79" w:rsidRDefault="00B61C79" w:rsidP="00EF5F79">
      <w:pPr>
        <w:pStyle w:val="Heading1"/>
      </w:pPr>
      <w:bookmarkStart w:id="18" w:name="_Toc197690631"/>
      <w:r w:rsidRPr="00EF5F79">
        <w:t>Trauma informed care in primary care for Aboriginal and Torres Strait Islander people</w:t>
      </w:r>
      <w:bookmarkEnd w:id="18"/>
    </w:p>
    <w:p w14:paraId="7FB02027" w14:textId="697789FF" w:rsidR="00B61C79" w:rsidRDefault="00B61C79" w:rsidP="00410DF3">
      <w:pPr>
        <w:pStyle w:val="EndNoteBibliography"/>
        <w:spacing w:line="360" w:lineRule="auto"/>
        <w:rPr>
          <w:szCs w:val="20"/>
        </w:rPr>
      </w:pPr>
      <w:r w:rsidRPr="00410DF3">
        <w:rPr>
          <w:szCs w:val="20"/>
        </w:rPr>
        <w:t>Limited evidence was identified specifically on trauma informed care in primary care for Aboriginal and Torres Strait Islander people in the targeted literature search.</w:t>
      </w:r>
      <w:r w:rsidR="00344F51">
        <w:rPr>
          <w:szCs w:val="20"/>
        </w:rPr>
        <w:t xml:space="preserve"> However the following resources are identified as </w:t>
      </w:r>
      <w:r w:rsidR="005E3EF1">
        <w:rPr>
          <w:szCs w:val="20"/>
        </w:rPr>
        <w:t>helpful in this area:</w:t>
      </w:r>
    </w:p>
    <w:p w14:paraId="22895663" w14:textId="77777777" w:rsidR="00B279ED" w:rsidRPr="00B279ED" w:rsidRDefault="00B279ED" w:rsidP="008F2BDB">
      <w:pPr>
        <w:pStyle w:val="EndNoteBibliography"/>
        <w:numPr>
          <w:ilvl w:val="0"/>
          <w:numId w:val="23"/>
        </w:numPr>
        <w:spacing w:line="360" w:lineRule="auto"/>
        <w:rPr>
          <w:szCs w:val="20"/>
        </w:rPr>
      </w:pPr>
      <w:r>
        <w:t>RACGP</w:t>
      </w:r>
    </w:p>
    <w:p w14:paraId="79F5D6C0" w14:textId="381897EE" w:rsidR="008F2BDB" w:rsidRDefault="003C5D2A" w:rsidP="00B279ED">
      <w:pPr>
        <w:pStyle w:val="EndNoteBibliography"/>
        <w:numPr>
          <w:ilvl w:val="1"/>
          <w:numId w:val="23"/>
        </w:numPr>
        <w:spacing w:line="360" w:lineRule="auto"/>
        <w:rPr>
          <w:szCs w:val="20"/>
        </w:rPr>
      </w:pPr>
      <w:hyperlink r:id="rId13" w:history="1">
        <w:r w:rsidRPr="003C5D2A">
          <w:rPr>
            <w:rStyle w:val="Hyperlink"/>
            <w:szCs w:val="20"/>
          </w:rPr>
          <w:t>The Aboriginal and Torres Strait Islander Cultural and Health Training Framework</w:t>
        </w:r>
      </w:hyperlink>
    </w:p>
    <w:p w14:paraId="26CA01DD" w14:textId="66E49637" w:rsidR="003A2A59" w:rsidRPr="00B279ED" w:rsidRDefault="003A2A59" w:rsidP="00B279ED">
      <w:pPr>
        <w:pStyle w:val="EndNoteBibliography"/>
        <w:numPr>
          <w:ilvl w:val="1"/>
          <w:numId w:val="23"/>
        </w:numPr>
        <w:spacing w:line="360" w:lineRule="auto"/>
        <w:rPr>
          <w:szCs w:val="20"/>
        </w:rPr>
      </w:pPr>
      <w:hyperlink r:id="rId14" w:history="1">
        <w:r w:rsidRPr="005E3EF1">
          <w:rPr>
            <w:rStyle w:val="Hyperlink"/>
            <w:szCs w:val="20"/>
          </w:rPr>
          <w:t>National Guide to preventive healthcare for Aboriginal and Torres Strait Islander people</w:t>
        </w:r>
      </w:hyperlink>
    </w:p>
    <w:p w14:paraId="37C40058" w14:textId="51079462" w:rsidR="00B279ED" w:rsidRDefault="00B279ED" w:rsidP="00B279ED">
      <w:pPr>
        <w:pStyle w:val="EndNoteBibliography"/>
        <w:numPr>
          <w:ilvl w:val="1"/>
          <w:numId w:val="23"/>
        </w:numPr>
        <w:spacing w:line="360" w:lineRule="auto"/>
        <w:rPr>
          <w:szCs w:val="20"/>
        </w:rPr>
      </w:pPr>
      <w:r>
        <w:t>Abuse and violence: working with our patients in general practice, 5th edition (the White Book) (2021)</w:t>
      </w:r>
    </w:p>
    <w:p w14:paraId="3644F778" w14:textId="2DFF4086" w:rsidR="00B279ED" w:rsidRDefault="00B279ED" w:rsidP="00B279ED">
      <w:pPr>
        <w:pStyle w:val="EndNoteBibliography"/>
        <w:numPr>
          <w:ilvl w:val="0"/>
          <w:numId w:val="23"/>
        </w:numPr>
        <w:spacing w:line="360" w:lineRule="auto"/>
      </w:pPr>
      <w:r w:rsidRPr="00B279ED">
        <w:t>Gayaa Dhuwi (Proud Spirit) Australia</w:t>
      </w:r>
      <w:r>
        <w:t xml:space="preserve"> – </w:t>
      </w:r>
      <w:hyperlink r:id="rId15" w:history="1">
        <w:r w:rsidR="003A2A59" w:rsidRPr="005E3EF1">
          <w:rPr>
            <w:rStyle w:val="Hyperlink"/>
            <w:szCs w:val="20"/>
          </w:rPr>
          <w:t>National Aboriginal and Torres Strait Islander Suicide Prevention Strategy 2025</w:t>
        </w:r>
        <w:r w:rsidR="00EC6556">
          <w:rPr>
            <w:rStyle w:val="Hyperlink"/>
            <w:szCs w:val="20"/>
          </w:rPr>
          <w:t>–</w:t>
        </w:r>
        <w:r w:rsidR="003A2A59" w:rsidRPr="005E3EF1">
          <w:rPr>
            <w:rStyle w:val="Hyperlink"/>
            <w:szCs w:val="20"/>
          </w:rPr>
          <w:t>2035</w:t>
        </w:r>
      </w:hyperlink>
    </w:p>
    <w:p w14:paraId="0ED680A0" w14:textId="77777777" w:rsidR="00B279ED" w:rsidRDefault="00B279ED" w:rsidP="00B279ED">
      <w:pPr>
        <w:pStyle w:val="EndNoteBibliography"/>
        <w:numPr>
          <w:ilvl w:val="0"/>
          <w:numId w:val="23"/>
        </w:numPr>
        <w:spacing w:line="360" w:lineRule="auto"/>
      </w:pPr>
      <w:r>
        <w:t>Phoenix Australia – Australian Guidelines for the Prevention and Treatment of Acute Stress Disorder, Posttraumatic Stress Disorder and Complex PTSD (2021)</w:t>
      </w:r>
    </w:p>
    <w:p w14:paraId="56113F48" w14:textId="77777777" w:rsidR="00B279ED" w:rsidRDefault="00B279ED" w:rsidP="00B279ED">
      <w:pPr>
        <w:pStyle w:val="EndNoteBibliography"/>
        <w:numPr>
          <w:ilvl w:val="0"/>
          <w:numId w:val="23"/>
        </w:numPr>
        <w:spacing w:line="360" w:lineRule="auto"/>
      </w:pPr>
      <w:r>
        <w:t>Blueknot Foundation – Practice Guidelines for Clinical Treatment of Complex Trauma (2019)</w:t>
      </w:r>
    </w:p>
    <w:p w14:paraId="1BCFD18D" w14:textId="70F6D8BE" w:rsidR="003A2A59" w:rsidRPr="00580742" w:rsidRDefault="00B279ED" w:rsidP="00B279ED">
      <w:pPr>
        <w:pStyle w:val="EndNoteBibliography"/>
        <w:numPr>
          <w:ilvl w:val="0"/>
          <w:numId w:val="23"/>
        </w:numPr>
        <w:spacing w:line="360" w:lineRule="auto"/>
      </w:pPr>
      <w:r>
        <w:t xml:space="preserve">RANZCP Position Statement – Trauma-informed practice (2020) </w:t>
      </w:r>
    </w:p>
    <w:p w14:paraId="22CE6C89" w14:textId="5BFDA55F" w:rsidR="00B61C79" w:rsidRPr="00410DF3" w:rsidRDefault="00B61C79" w:rsidP="00410DF3">
      <w:pPr>
        <w:pStyle w:val="EndNoteBibliography"/>
        <w:spacing w:line="360" w:lineRule="auto"/>
        <w:rPr>
          <w:szCs w:val="20"/>
        </w:rPr>
      </w:pPr>
      <w:r w:rsidRPr="00410DF3">
        <w:rPr>
          <w:szCs w:val="20"/>
        </w:rPr>
        <w:t xml:space="preserve">As reported in the </w:t>
      </w:r>
      <w:r w:rsidRPr="00580742">
        <w:rPr>
          <w:i/>
          <w:iCs/>
          <w:szCs w:val="20"/>
        </w:rPr>
        <w:t xml:space="preserve">Psychological </w:t>
      </w:r>
      <w:r w:rsidRPr="00EC6556">
        <w:rPr>
          <w:i/>
          <w:iCs/>
          <w:szCs w:val="20"/>
        </w:rPr>
        <w:t>considerations</w:t>
      </w:r>
      <w:r w:rsidRPr="00410DF3">
        <w:rPr>
          <w:szCs w:val="20"/>
        </w:rPr>
        <w:t xml:space="preserve"> section, </w:t>
      </w:r>
      <w:r w:rsidR="003C79A1" w:rsidRPr="003C79A1">
        <w:rPr>
          <w:szCs w:val="20"/>
        </w:rPr>
        <w:t xml:space="preserve">Aboriginal and Torres Strait Islander </w:t>
      </w:r>
      <w:r w:rsidRPr="00410DF3">
        <w:rPr>
          <w:szCs w:val="20"/>
        </w:rPr>
        <w:t>people who were removed or experienced their relatives being removed from their natural family had higher levels of psychological distress than those who did not (37.9% high/very high psychosocial distress compared with 22.4%, respectively).</w:t>
      </w:r>
      <w:r w:rsidR="008E07DA">
        <w:rPr>
          <w:szCs w:val="20"/>
        </w:rPr>
        <w:fldChar w:fldCharType="begin"/>
      </w:r>
      <w:r w:rsidR="008E07DA">
        <w:rPr>
          <w:szCs w:val="20"/>
        </w:rPr>
        <w:instrText xml:space="preserve"> ADDIN EN.CITE &lt;EndNote&gt;&lt;Cite&gt;&lt;Author&gt;Australian Bureau of Statistics&lt;/Author&gt;&lt;Year&gt;2024&lt;/Year&gt;&lt;RecNum&gt;35&lt;/RecNum&gt;&lt;DisplayText&gt;&lt;style face="superscript"&gt;5&lt;/style&gt;&lt;/DisplayText&gt;&lt;record&gt;&lt;rec-number&gt;35&lt;/rec-number&gt;&lt;foreign-keys&gt;&lt;key app="EN" db-id="5dsvxtv2va50xvers08vfz2x9xfvf5frswe5" timestamp="1744946954"&gt;35&lt;/key&gt;&lt;/foreign-keys&gt;&lt;ref-type name="Web Page"&gt;12&lt;/ref-type&gt;&lt;contributors&gt;&lt;authors&gt;&lt;author&gt;Australian Bureau of Statistics,&lt;/author&gt;&lt;/authors&gt;&lt;/contributors&gt;&lt;titles&gt;&lt;title&gt;National Aboriginal and Torres Strait Islander Health Survey&lt;/title&gt;&lt;/titles&gt;&lt;volume&gt;Apr 2025&lt;/volume&gt;&lt;dates&gt;&lt;year&gt;2024&lt;/year&gt;&lt;pub-dates&gt;&lt;date&gt;Nov 2024&lt;/date&gt;&lt;/pub-dates&gt;&lt;/dates&gt;&lt;urls&gt;&lt;related-urls&gt;&lt;url&gt;www.abs.gov.au/statistics/people/aboriginal-and-torres-strait-islander-peoples/national-aboriginal-and-torres-strait-islander-health-survey/latest-release&lt;/url&gt;&lt;/related-urls&gt;&lt;/urls&gt;&lt;/record&gt;&lt;/Cite&gt;&lt;/EndNote&gt;</w:instrText>
      </w:r>
      <w:r w:rsidR="008E07DA">
        <w:rPr>
          <w:szCs w:val="20"/>
        </w:rPr>
        <w:fldChar w:fldCharType="separate"/>
      </w:r>
      <w:r w:rsidR="008E07DA" w:rsidRPr="008E07DA">
        <w:rPr>
          <w:szCs w:val="20"/>
          <w:vertAlign w:val="superscript"/>
        </w:rPr>
        <w:t>5</w:t>
      </w:r>
      <w:r w:rsidR="008E07DA">
        <w:rPr>
          <w:szCs w:val="20"/>
        </w:rPr>
        <w:fldChar w:fldCharType="end"/>
      </w:r>
    </w:p>
    <w:p w14:paraId="64267AB1" w14:textId="1372FEF7" w:rsidR="00B61C79" w:rsidRPr="00410DF3" w:rsidRDefault="00B61C79" w:rsidP="00410DF3">
      <w:pPr>
        <w:pStyle w:val="EndNoteBibliography"/>
        <w:spacing w:line="360" w:lineRule="auto"/>
        <w:rPr>
          <w:szCs w:val="20"/>
        </w:rPr>
      </w:pPr>
      <w:r w:rsidRPr="00410DF3">
        <w:rPr>
          <w:szCs w:val="20"/>
        </w:rPr>
        <w:t>The AIHW report, Intergenerational trauma and mental health,</w:t>
      </w:r>
      <w:r w:rsidR="008E07DA">
        <w:rPr>
          <w:szCs w:val="20"/>
        </w:rPr>
        <w:fldChar w:fldCharType="begin"/>
      </w:r>
      <w:r w:rsidR="008E07DA">
        <w:rPr>
          <w:szCs w:val="20"/>
        </w:rPr>
        <w:instrText xml:space="preserve"> ADDIN EN.CITE &lt;EndNote&gt;&lt;Cite&gt;&lt;Author&gt;Darwin&lt;/Author&gt;&lt;Year&gt;2023&lt;/Year&gt;&lt;RecNum&gt;74&lt;/RecNum&gt;&lt;DisplayText&gt;&lt;style face="superscript"&gt;29&lt;/style&gt;&lt;/DisplayText&gt;&lt;record&gt;&lt;rec-number&gt;74&lt;/rec-number&gt;&lt;foreign-keys&gt;&lt;key app="EN" db-id="5dsvxtv2va50xvers08vfz2x9xfvf5frswe5" timestamp="1745287556"&gt;74&lt;/key&gt;&lt;/foreign-keys&gt;&lt;ref-type name="Web Page"&gt;12&lt;/ref-type&gt;&lt;contributors&gt;&lt;authors&gt;&lt;author&gt;Darwin, L.&lt;/author&gt;&lt;author&gt;Vervoort, S.&lt;/author&gt;&lt;author&gt;Vollert, E.&lt;/author&gt;&lt;author&gt;Blustein, S.&lt;/author&gt;&lt;/authors&gt;&lt;/contributors&gt;&lt;titles&gt;&lt;title&gt;Intergenerational trauma and mental health&lt;/title&gt;&lt;/titles&gt;&lt;dates&gt;&lt;year&gt;2023&lt;/year&gt;&lt;/dates&gt;&lt;publisher&gt;Australian Institute of Health and Welfare&lt;/publisher&gt;&lt;urls&gt;&lt;related-urls&gt;&lt;url&gt;www.indigenousmhspc.gov.au/publications/trauma&lt;/url&gt;&lt;/related-urls&gt;&lt;/urls&gt;&lt;/record&gt;&lt;/Cite&gt;&lt;/EndNote&gt;</w:instrText>
      </w:r>
      <w:r w:rsidR="008E07DA">
        <w:rPr>
          <w:szCs w:val="20"/>
        </w:rPr>
        <w:fldChar w:fldCharType="separate"/>
      </w:r>
      <w:r w:rsidR="008E07DA" w:rsidRPr="008E07DA">
        <w:rPr>
          <w:szCs w:val="20"/>
          <w:vertAlign w:val="superscript"/>
        </w:rPr>
        <w:t>29</w:t>
      </w:r>
      <w:r w:rsidR="008E07DA">
        <w:rPr>
          <w:szCs w:val="20"/>
        </w:rPr>
        <w:fldChar w:fldCharType="end"/>
      </w:r>
      <w:r w:rsidRPr="00410DF3">
        <w:rPr>
          <w:szCs w:val="20"/>
        </w:rPr>
        <w:t xml:space="preserve"> estimates that at least one-third of the Aboriginal and Torres Strait Isander population may be affected by intergenerational trauma and descendants of the Stolen Generations. The report supports the use of trauma-informed and healing-aware models that promote Indigenous Australians to undertake their own individual healing journeys and to recognise the impact of intergenerational trauma in their own lives.</w:t>
      </w:r>
    </w:p>
    <w:p w14:paraId="333DB79C" w14:textId="3F51859A" w:rsidR="00B61C79" w:rsidRPr="00410DF3" w:rsidRDefault="00580742" w:rsidP="009E525B">
      <w:pPr>
        <w:pStyle w:val="EndNoteBibliography"/>
        <w:keepNext/>
        <w:spacing w:line="360" w:lineRule="auto"/>
        <w:rPr>
          <w:szCs w:val="20"/>
        </w:rPr>
      </w:pPr>
      <w:r w:rsidRPr="00580742">
        <w:rPr>
          <w:szCs w:val="20"/>
        </w:rPr>
        <w:t>A previous rapid review was commissioned by GPMHSC on trauma informed care in primary care settings (2022).</w:t>
      </w:r>
      <w:r w:rsidR="008E07DA">
        <w:rPr>
          <w:szCs w:val="20"/>
        </w:rPr>
        <w:fldChar w:fldCharType="begin"/>
      </w:r>
      <w:r w:rsidR="008E07DA">
        <w:rPr>
          <w:szCs w:val="20"/>
        </w:rPr>
        <w:instrText xml:space="preserve"> ADDIN EN.CITE &lt;EndNote&gt;&lt;Cite&gt;&lt;Author&gt;General Practice Mental Health Standards Collaboration (GPMHSC)&lt;/Author&gt;&lt;Year&gt;2022&lt;/Year&gt;&lt;RecNum&gt;121&lt;/RecNum&gt;&lt;DisplayText&gt;&lt;style face="superscript"&gt;30&lt;/style&gt;&lt;/DisplayText&gt;&lt;record&gt;&lt;rec-number&gt;121&lt;/rec-number&gt;&lt;foreign-keys&gt;&lt;key app="EN" db-id="5dsvxtv2va50xvers08vfz2x9xfvf5frswe5" timestamp="1746155512"&gt;121&lt;/key&gt;&lt;/foreign-keys&gt;&lt;ref-type name="Web Page"&gt;12&lt;/ref-type&gt;&lt;contributors&gt;&lt;authors&gt;&lt;author&gt;General Practice Mental Health Standards Collaboration (GPMHSC),&lt;/author&gt;&lt;/authors&gt;&lt;/contributors&gt;&lt;titles&gt;&lt;title&gt;Rapid review on trauma-informed care in primary care settings&lt;/title&gt;&lt;/titles&gt;&lt;volume&gt;Apr 2025&lt;/volume&gt;&lt;dates&gt;&lt;year&gt;2022&lt;/year&gt;&lt;/dates&gt;&lt;urls&gt;&lt;related-urls&gt;&lt;url&gt;www.gpmhsc.org.au/resourcehub/c/literature-review&lt;/url&gt;&lt;/related-urls&gt;&lt;/urls&gt;&lt;/record&gt;&lt;/Cite&gt;&lt;/EndNote&gt;</w:instrText>
      </w:r>
      <w:r w:rsidR="008E07DA">
        <w:rPr>
          <w:szCs w:val="20"/>
        </w:rPr>
        <w:fldChar w:fldCharType="separate"/>
      </w:r>
      <w:r w:rsidR="008E07DA" w:rsidRPr="008E07DA">
        <w:rPr>
          <w:szCs w:val="20"/>
          <w:vertAlign w:val="superscript"/>
        </w:rPr>
        <w:t>30</w:t>
      </w:r>
      <w:r w:rsidR="008E07DA">
        <w:rPr>
          <w:szCs w:val="20"/>
        </w:rPr>
        <w:fldChar w:fldCharType="end"/>
      </w:r>
      <w:r w:rsidRPr="00580742">
        <w:rPr>
          <w:szCs w:val="20"/>
        </w:rPr>
        <w:t xml:space="preserve"> Models of trauma informed care in primary care</w:t>
      </w:r>
      <w:r w:rsidR="008E07DA">
        <w:rPr>
          <w:szCs w:val="20"/>
        </w:rPr>
        <w:fldChar w:fldCharType="begin">
          <w:fldData xml:space="preserve">PEVuZE5vdGU+PENpdGU+PEF1dGhvcj5QdXJrZXk8L0F1dGhvcj48WWVhcj4yMDE4PC9ZZWFyPjxS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</w:fldData>
        </w:fldChar>
      </w:r>
      <w:r w:rsidR="008E07DA">
        <w:rPr>
          <w:szCs w:val="20"/>
        </w:rPr>
        <w:instrText xml:space="preserve"> ADDIN EN.CITE </w:instrText>
      </w:r>
      <w:r w:rsidR="008E07DA">
        <w:rPr>
          <w:szCs w:val="20"/>
        </w:rPr>
        <w:fldChar w:fldCharType="begin">
          <w:fldData xml:space="preserve">PEVuZE5vdGU+PENpdGU+PEF1dGhvcj5QdXJrZXk8L0F1dGhvcj48WWVhcj4yMDE4PC9ZZWFyPjxS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31-34</w:t>
      </w:r>
      <w:r w:rsidR="008E07DA">
        <w:rPr>
          <w:szCs w:val="20"/>
        </w:rPr>
        <w:fldChar w:fldCharType="end"/>
      </w:r>
      <w:r w:rsidRPr="00580742">
        <w:rPr>
          <w:szCs w:val="20"/>
        </w:rPr>
        <w:t xml:space="preserve"> suggest </w:t>
      </w:r>
      <w:r w:rsidR="00B61C79" w:rsidRPr="00410DF3">
        <w:rPr>
          <w:szCs w:val="20"/>
        </w:rPr>
        <w:t>the following practices based on the application of trauma informed care principles, such as:</w:t>
      </w:r>
    </w:p>
    <w:p w14:paraId="61B9B74F" w14:textId="2C8A2B89"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Awareness and recognition of trauma history, screening in an empathic way and understanding that patients may need time to build trust before disclosure</w:t>
      </w:r>
    </w:p>
    <w:p w14:paraId="2CBA3129" w14:textId="16627A02"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Providing a safe environment and building trusting patient-provider relationships</w:t>
      </w:r>
    </w:p>
    <w:p w14:paraId="7DFCB51A" w14:textId="4396A4B7"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Responding using a patient-centred model and empowering patients to be involved in their health and care decisions</w:t>
      </w:r>
    </w:p>
    <w:p w14:paraId="62BCA406" w14:textId="621B8568"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Avoiding re-traumatisation and creating care that is acceptable to patients</w:t>
      </w:r>
    </w:p>
    <w:p w14:paraId="79ED6480" w14:textId="6BF85BC9"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Recognising patient’s strengths and resilience.</w:t>
      </w:r>
    </w:p>
    <w:p w14:paraId="0087B774" w14:textId="77777777" w:rsidR="00B43AED" w:rsidRDefault="00B43AED">
      <w:pPr>
        <w:rPr>
          <w:rFonts w:ascii="Helvetica" w:eastAsiaTheme="minorHAnsi" w:hAnsi="Helvetica" w:cs="Arial"/>
          <w:b/>
          <w:bCs/>
          <w:color w:val="3A95AD"/>
          <w:sz w:val="32"/>
          <w:szCs w:val="32"/>
          <w:u w:color="FDBE57"/>
        </w:rPr>
      </w:pPr>
      <w:r>
        <w:br w:type="page"/>
      </w:r>
    </w:p>
    <w:p w14:paraId="732D740C" w14:textId="464C8499" w:rsidR="00B61C79" w:rsidRPr="00EF5F79" w:rsidRDefault="00B61C79" w:rsidP="00883922">
      <w:pPr>
        <w:pStyle w:val="Heading1"/>
      </w:pPr>
      <w:bookmarkStart w:id="19" w:name="_Toc197690632"/>
      <w:r w:rsidRPr="00EF5F79">
        <w:t>Cultural competency and sensitivity in primary care for Aboriginal and Torres Strait Islander people</w:t>
      </w:r>
      <w:bookmarkEnd w:id="19"/>
    </w:p>
    <w:p w14:paraId="26A68988" w14:textId="7D94C0C3" w:rsidR="00B61C79" w:rsidRPr="00410DF3" w:rsidRDefault="00B61C79" w:rsidP="00410DF3">
      <w:pPr>
        <w:pStyle w:val="EndNoteBibliography"/>
        <w:spacing w:line="360" w:lineRule="auto"/>
        <w:rPr>
          <w:szCs w:val="20"/>
        </w:rPr>
      </w:pPr>
      <w:r w:rsidRPr="00410DF3">
        <w:rPr>
          <w:szCs w:val="20"/>
        </w:rPr>
        <w:t>The third principle in the National Strategic Framework for Aboriginal and Torres Strait Islander Peoples’ Mental Health and Social and Emotional Wellbeing 2017–2023 is:</w:t>
      </w:r>
      <w:r w:rsidR="008E07DA">
        <w:rPr>
          <w:szCs w:val="20"/>
        </w:rPr>
        <w:fldChar w:fldCharType="begin"/>
      </w:r>
      <w:r w:rsidR="008E07DA">
        <w:rPr>
          <w:szCs w:val="20"/>
        </w:rPr>
        <w:instrText xml:space="preserve"> ADDIN EN.CITE &lt;EndNote&gt;&lt;Cite&gt;&lt;Author&gt;Australian Government&lt;/Author&gt;&lt;Year&gt;2017&lt;/Year&gt;&lt;RecNum&gt;75&lt;/RecNum&gt;&lt;DisplayText&gt;&lt;style face="superscript"&gt;1&lt;/style&gt;&lt;/DisplayText&gt;&lt;record&gt;&lt;rec-number&gt;75&lt;/rec-number&gt;&lt;foreign-keys&gt;&lt;key app="EN" db-id="5dsvxtv2va50xvers08vfz2x9xfvf5frswe5" timestamp="1745287875"&gt;75&lt;/key&gt;&lt;/foreign-keys&gt;&lt;ref-type name="Web Page"&gt;12&lt;/ref-type&gt;&lt;contributors&gt;&lt;authors&gt;&lt;author&gt;Australian Government,&lt;/author&gt;&lt;/authors&gt;&lt;/contributors&gt;&lt;titles&gt;&lt;title&gt;National Strategic Framework for Aboriginal and Torres Strait Islander Peoples’ Mental Health and Social and Emotional Wellbeing 2017-2023&lt;/title&gt;&lt;/titles&gt;&lt;dates&gt;&lt;year&gt;2017&lt;/year&gt;&lt;/dates&gt;&lt;urls&gt;&lt;related-urls&gt;&lt;url&gt;www.niaa.gov.au/resource-centre/national-strategic-framework-aboriginal-and-torres-strait-islander-peoples-mental&lt;/url&gt;&lt;/related-urls&gt;&lt;/urls&gt;&lt;/record&gt;&lt;/Cite&gt;&lt;/EndNote&gt;</w:instrText>
      </w:r>
      <w:r w:rsidR="008E07DA">
        <w:rPr>
          <w:szCs w:val="20"/>
        </w:rPr>
        <w:fldChar w:fldCharType="separate"/>
      </w:r>
      <w:r w:rsidR="008E07DA" w:rsidRPr="008E07DA">
        <w:rPr>
          <w:szCs w:val="20"/>
          <w:vertAlign w:val="superscript"/>
        </w:rPr>
        <w:t>1</w:t>
      </w:r>
      <w:r w:rsidR="008E07DA">
        <w:rPr>
          <w:szCs w:val="20"/>
        </w:rPr>
        <w:fldChar w:fldCharType="end"/>
      </w:r>
    </w:p>
    <w:p w14:paraId="5DF6FD52" w14:textId="4E7AC99E"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ulturally valid understandings must shape the provision of services and must guide assessment, care and management of Aboriginal and Torres Strait Islander people’s health problems generally, and mental health problems, in particular.</w:t>
      </w:r>
    </w:p>
    <w:p w14:paraId="0A623CCF" w14:textId="53EEC4A6" w:rsidR="00D3538D" w:rsidRPr="00410DF3" w:rsidRDefault="00D3538D" w:rsidP="00410DF3">
      <w:pPr>
        <w:pStyle w:val="EndNoteBibliography"/>
        <w:spacing w:line="360" w:lineRule="auto"/>
        <w:rPr>
          <w:szCs w:val="20"/>
        </w:rPr>
      </w:pPr>
      <w:r w:rsidRPr="00410DF3">
        <w:rPr>
          <w:szCs w:val="20"/>
        </w:rPr>
        <w:t xml:space="preserve">The RANZCP Position Statement – Cultural safety (2021) </w:t>
      </w:r>
      <w:r w:rsidR="009539B7" w:rsidRPr="00410DF3">
        <w:rPr>
          <w:szCs w:val="20"/>
        </w:rPr>
        <w:t xml:space="preserve">also </w:t>
      </w:r>
      <w:r w:rsidRPr="00410DF3">
        <w:rPr>
          <w:szCs w:val="20"/>
        </w:rPr>
        <w:t>recommends culturally safe practice in mental health services.</w:t>
      </w:r>
    </w:p>
    <w:p w14:paraId="6761279A" w14:textId="6676EAEB" w:rsidR="00B61C79" w:rsidRPr="00410DF3" w:rsidRDefault="00B61C79" w:rsidP="00410DF3">
      <w:pPr>
        <w:pStyle w:val="EndNoteBibliography"/>
        <w:spacing w:line="360" w:lineRule="auto"/>
        <w:rPr>
          <w:szCs w:val="20"/>
        </w:rPr>
      </w:pPr>
      <w:r w:rsidRPr="00410DF3">
        <w:rPr>
          <w:szCs w:val="20"/>
        </w:rPr>
        <w:t>In the 2022–23 National Aboriginal and Torres Strait Islander Health Survey, people aged 15 and over were asked how often GP(s) respected culture, traditions, customs and beliefs, 88% responded always or usually, 7% responded sometimes and 5% responded rarely/never.</w:t>
      </w:r>
      <w:r w:rsidR="008E07DA">
        <w:rPr>
          <w:szCs w:val="20"/>
        </w:rPr>
        <w:fldChar w:fldCharType="begin"/>
      </w:r>
      <w:r w:rsidR="008E07DA">
        <w:rPr>
          <w:szCs w:val="20"/>
        </w:rPr>
        <w:instrText xml:space="preserve"> ADDIN EN.CITE &lt;EndNote&gt;&lt;Cite&gt;&lt;Author&gt;Australian Bureau of Statistics&lt;/Author&gt;&lt;Year&gt;2024&lt;/Year&gt;&lt;RecNum&gt;35&lt;/RecNum&gt;&lt;DisplayText&gt;&lt;style face="superscript"&gt;5&lt;/style&gt;&lt;/DisplayText&gt;&lt;record&gt;&lt;rec-number&gt;35&lt;/rec-number&gt;&lt;foreign-keys&gt;&lt;key app="EN" db-id="5dsvxtv2va50xvers08vfz2x9xfvf5frswe5" timestamp="1744946954"&gt;35&lt;/key&gt;&lt;/foreign-keys&gt;&lt;ref-type name="Web Page"&gt;12&lt;/ref-type&gt;&lt;contributors&gt;&lt;authors&gt;&lt;author&gt;Australian Bureau of Statistics,&lt;/author&gt;&lt;/authors&gt;&lt;/contributors&gt;&lt;titles&gt;&lt;title&gt;National Aboriginal and Torres Strait Islander Health Survey&lt;/title&gt;&lt;/titles&gt;&lt;volume&gt;Apr 2025&lt;/volume&gt;&lt;dates&gt;&lt;year&gt;2024&lt;/year&gt;&lt;pub-dates&gt;&lt;date&gt;Nov 2024&lt;/date&gt;&lt;/pub-dates&gt;&lt;/dates&gt;&lt;urls&gt;&lt;related-urls&gt;&lt;url&gt;www.abs.gov.au/statistics/people/aboriginal-and-torres-strait-islander-peoples/national-aboriginal-and-torres-strait-islander-health-survey/latest-release&lt;/url&gt;&lt;/related-urls&gt;&lt;/urls&gt;&lt;/record&gt;&lt;/Cite&gt;&lt;/EndNote&gt;</w:instrText>
      </w:r>
      <w:r w:rsidR="008E07DA">
        <w:rPr>
          <w:szCs w:val="20"/>
        </w:rPr>
        <w:fldChar w:fldCharType="separate"/>
      </w:r>
      <w:r w:rsidR="008E07DA" w:rsidRPr="008E07DA">
        <w:rPr>
          <w:szCs w:val="20"/>
          <w:vertAlign w:val="superscript"/>
        </w:rPr>
        <w:t>5</w:t>
      </w:r>
      <w:r w:rsidR="008E07DA">
        <w:rPr>
          <w:szCs w:val="20"/>
        </w:rPr>
        <w:fldChar w:fldCharType="end"/>
      </w:r>
    </w:p>
    <w:p w14:paraId="4B7E3CEC" w14:textId="65500F9D" w:rsidR="00B61C79" w:rsidRPr="00410DF3" w:rsidRDefault="00B61C79" w:rsidP="00410DF3">
      <w:pPr>
        <w:pStyle w:val="EndNoteBibliography"/>
        <w:spacing w:line="360" w:lineRule="auto"/>
        <w:rPr>
          <w:szCs w:val="20"/>
        </w:rPr>
      </w:pPr>
      <w:r w:rsidRPr="000653BA">
        <w:rPr>
          <w:szCs w:val="20"/>
        </w:rPr>
        <w:t>An AIHW report on cultural safety in healthcare described the patient experience of Aboriginal and Torres Strait Islander patients in health care.</w:t>
      </w:r>
      <w:r w:rsidR="008E07DA" w:rsidRPr="000653BA">
        <w:rPr>
          <w:szCs w:val="20"/>
        </w:rPr>
        <w:fldChar w:fldCharType="begin"/>
      </w:r>
      <w:r w:rsidR="008E07DA" w:rsidRPr="000653BA">
        <w:rPr>
          <w:szCs w:val="20"/>
        </w:rPr>
        <w:instrText xml:space="preserve"> ADDIN EN.CITE &lt;EndNote&gt;&lt;Cite&gt;&lt;Author&gt;Australian Institute of Health and Welfare&lt;/Author&gt;&lt;Year&gt;2023&lt;/Year&gt;&lt;RecNum&gt;84&lt;/RecNum&gt;&lt;DisplayText&gt;&lt;style face="superscript"&gt;35&lt;/style&gt;&lt;/DisplayText&gt;&lt;record&gt;&lt;rec-number&gt;84&lt;/rec-number&gt;&lt;foreign-keys&gt;&lt;key app="EN" db-id="5dsvxtv2va50xvers08vfz2x9xfvf5frswe5" timestamp="1745890052"&gt;84&lt;/key&gt;&lt;/foreign-keys&gt;&lt;ref-type name="Web Page"&gt;12&lt;/ref-type&gt;&lt;contributors&gt;&lt;authors&gt;&lt;author&gt;Australian Institute of Health and Welfare,&lt;/author&gt;&lt;/authors&gt;&lt;/contributors&gt;&lt;titles&gt;&lt;title&gt;Cultural safety in health care for Indigenous Australians: monitoring framework&lt;/title&gt;&lt;/titles&gt;&lt;volume&gt;Apr 2025&lt;/volume&gt;&lt;dates&gt;&lt;year&gt;2023&lt;/year&gt;&lt;pub-dates&gt;&lt;date&gt;Jul 2023&lt;/date&gt;&lt;/pub-dates&gt;&lt;/dates&gt;&lt;urls&gt;&lt;related-urls&gt;&lt;url&gt;www.aihw.gov.au/reports/indigenous-australians/cultural-safety-health-care-framework/contents/background-material&lt;/url&gt;&lt;/related-urls&gt;&lt;/urls&gt;&lt;/record&gt;&lt;/Cite&gt;&lt;/EndNote&gt;</w:instrText>
      </w:r>
      <w:r w:rsidR="008E07DA" w:rsidRPr="000653BA">
        <w:rPr>
          <w:szCs w:val="20"/>
        </w:rPr>
        <w:fldChar w:fldCharType="separate"/>
      </w:r>
      <w:r w:rsidR="008E07DA" w:rsidRPr="000653BA">
        <w:rPr>
          <w:szCs w:val="20"/>
          <w:vertAlign w:val="superscript"/>
        </w:rPr>
        <w:t>35</w:t>
      </w:r>
      <w:r w:rsidR="008E07DA" w:rsidRPr="000653BA">
        <w:rPr>
          <w:szCs w:val="20"/>
        </w:rPr>
        <w:fldChar w:fldCharType="end"/>
      </w:r>
      <w:r w:rsidRPr="000653BA">
        <w:rPr>
          <w:szCs w:val="20"/>
        </w:rPr>
        <w:t xml:space="preserve"> Aspects of cultural safety include good communication, respectful treatment, empowerment in decision making and the inclusion of family members. </w:t>
      </w:r>
      <w:r w:rsidR="003E665B" w:rsidRPr="000653BA">
        <w:rPr>
          <w:szCs w:val="20"/>
        </w:rPr>
        <w:t>O</w:t>
      </w:r>
      <w:r w:rsidRPr="000653BA">
        <w:rPr>
          <w:szCs w:val="20"/>
        </w:rPr>
        <w:t xml:space="preserve">f the </w:t>
      </w:r>
      <w:r w:rsidR="00673A3B" w:rsidRPr="000653BA">
        <w:rPr>
          <w:szCs w:val="20"/>
        </w:rPr>
        <w:t>30% of Indigenous people</w:t>
      </w:r>
      <w:r w:rsidRPr="000653BA">
        <w:rPr>
          <w:szCs w:val="20"/>
        </w:rPr>
        <w:t xml:space="preserve"> who did not access health services when they needed to, 32% indicated this was due to cultural reasons, such as language problems, discrimination </w:t>
      </w:r>
      <w:r w:rsidR="003E665B" w:rsidRPr="000653BA">
        <w:rPr>
          <w:szCs w:val="20"/>
        </w:rPr>
        <w:t>or</w:t>
      </w:r>
      <w:r w:rsidRPr="000653BA">
        <w:rPr>
          <w:szCs w:val="20"/>
        </w:rPr>
        <w:t xml:space="preserve"> </w:t>
      </w:r>
      <w:r w:rsidR="003E665B" w:rsidRPr="000653BA">
        <w:rPr>
          <w:szCs w:val="20"/>
        </w:rPr>
        <w:t xml:space="preserve">felt the service was not </w:t>
      </w:r>
      <w:r w:rsidRPr="000653BA">
        <w:rPr>
          <w:szCs w:val="20"/>
        </w:rPr>
        <w:t>cultural</w:t>
      </w:r>
      <w:r w:rsidR="003E665B" w:rsidRPr="000653BA">
        <w:rPr>
          <w:szCs w:val="20"/>
        </w:rPr>
        <w:t>ly</w:t>
      </w:r>
      <w:r w:rsidRPr="000653BA">
        <w:rPr>
          <w:szCs w:val="20"/>
        </w:rPr>
        <w:t xml:space="preserve"> appropriate.</w:t>
      </w:r>
      <w:r w:rsidR="008E07DA" w:rsidRPr="000653BA">
        <w:rPr>
          <w:szCs w:val="20"/>
        </w:rPr>
        <w:fldChar w:fldCharType="begin"/>
      </w:r>
      <w:r w:rsidR="008E07DA" w:rsidRPr="000653BA">
        <w:rPr>
          <w:szCs w:val="20"/>
        </w:rPr>
        <w:instrText xml:space="preserve"> ADDIN EN.CITE &lt;EndNote&gt;&lt;Cite&gt;&lt;Author&gt;Australian Institute of Health and Welfare&lt;/Author&gt;&lt;Year&gt;2023&lt;/Year&gt;&lt;RecNum&gt;84&lt;/RecNum&gt;&lt;DisplayText&gt;&lt;style face="superscript"&gt;35&lt;/style&gt;&lt;/DisplayText&gt;&lt;record&gt;&lt;rec-number&gt;84&lt;/rec-number&gt;&lt;foreign-keys&gt;&lt;key app="EN" db-id="5dsvxtv2va50xvers08vfz2x9xfvf5frswe5" timestamp="1745890052"&gt;84&lt;/key&gt;&lt;/foreign-keys&gt;&lt;ref-type name="Web Page"&gt;12&lt;/ref-type&gt;&lt;contributors&gt;&lt;authors&gt;&lt;author&gt;Australian Institute of Health and Welfare,&lt;/author&gt;&lt;/authors&gt;&lt;/contributors&gt;&lt;titles&gt;&lt;title&gt;Cultural safety in health care for Indigenous Australians: monitoring framework&lt;/title&gt;&lt;/titles&gt;&lt;volume&gt;Apr 2025&lt;/volume&gt;&lt;dates&gt;&lt;year&gt;2023&lt;/year&gt;&lt;pub-dates&gt;&lt;date&gt;Jul 2023&lt;/date&gt;&lt;/pub-dates&gt;&lt;/dates&gt;&lt;urls&gt;&lt;related-urls&gt;&lt;url&gt;www.aihw.gov.au/reports/indigenous-australians/cultural-safety-health-care-framework/contents/background-material&lt;/url&gt;&lt;/related-urls&gt;&lt;/urls&gt;&lt;/record&gt;&lt;/Cite&gt;&lt;/EndNote&gt;</w:instrText>
      </w:r>
      <w:r w:rsidR="008E07DA" w:rsidRPr="000653BA">
        <w:rPr>
          <w:szCs w:val="20"/>
        </w:rPr>
        <w:fldChar w:fldCharType="separate"/>
      </w:r>
      <w:r w:rsidR="008E07DA" w:rsidRPr="000653BA">
        <w:rPr>
          <w:szCs w:val="20"/>
          <w:vertAlign w:val="superscript"/>
        </w:rPr>
        <w:t>35</w:t>
      </w:r>
      <w:r w:rsidR="008E07DA" w:rsidRPr="000653BA">
        <w:rPr>
          <w:szCs w:val="20"/>
        </w:rPr>
        <w:fldChar w:fldCharType="end"/>
      </w:r>
      <w:r w:rsidRPr="000653BA">
        <w:rPr>
          <w:szCs w:val="20"/>
        </w:rPr>
        <w:t xml:space="preserve"> The Australian Reconciliation Barometer showed that </w:t>
      </w:r>
      <w:r w:rsidR="0024425A" w:rsidRPr="000653BA">
        <w:rPr>
          <w:szCs w:val="20"/>
        </w:rPr>
        <w:t>20%</w:t>
      </w:r>
      <w:r w:rsidRPr="000653BA">
        <w:rPr>
          <w:szCs w:val="20"/>
        </w:rPr>
        <w:t xml:space="preserve"> of Indigenous Australians report</w:t>
      </w:r>
      <w:r w:rsidR="0024425A" w:rsidRPr="000653BA">
        <w:rPr>
          <w:szCs w:val="20"/>
        </w:rPr>
        <w:t>ed</w:t>
      </w:r>
      <w:r w:rsidRPr="000653BA">
        <w:rPr>
          <w:szCs w:val="20"/>
        </w:rPr>
        <w:t xml:space="preserve"> racial discrimination by doctors, nurses and/or medical staff in the last 12 months</w:t>
      </w:r>
      <w:r w:rsidR="0024425A" w:rsidRPr="000653BA">
        <w:rPr>
          <w:szCs w:val="20"/>
        </w:rPr>
        <w:t xml:space="preserve"> in 2022</w:t>
      </w:r>
      <w:r w:rsidRPr="000653BA">
        <w:rPr>
          <w:szCs w:val="20"/>
        </w:rPr>
        <w:t>.</w:t>
      </w:r>
      <w:r w:rsidR="008E07DA" w:rsidRPr="000653BA">
        <w:rPr>
          <w:szCs w:val="20"/>
        </w:rPr>
        <w:fldChar w:fldCharType="begin"/>
      </w:r>
      <w:r w:rsidR="008E07DA" w:rsidRPr="000653BA">
        <w:rPr>
          <w:szCs w:val="20"/>
        </w:rPr>
        <w:instrText xml:space="preserve"> ADDIN EN.CITE &lt;EndNote&gt;&lt;Cite&gt;&lt;Author&gt;Australian Institute of Health and Welfare&lt;/Author&gt;&lt;Year&gt;2023&lt;/Year&gt;&lt;RecNum&gt;84&lt;/RecNum&gt;&lt;DisplayText&gt;&lt;style face="superscript"&gt;35, 36&lt;/style&gt;&lt;/DisplayText&gt;&lt;record&gt;&lt;rec-number&gt;84&lt;/rec-number&gt;&lt;foreign-keys&gt;&lt;key app="EN" db-id="5dsvxtv2va50xvers08vfz2x9xfvf5frswe5" timestamp="1745890052"&gt;84&lt;/key&gt;&lt;/foreign-keys&gt;&lt;ref-type name="Web Page"&gt;12&lt;/ref-type&gt;&lt;contributors&gt;&lt;authors&gt;&lt;author&gt;Australian Institute of Health and Welfare,&lt;/author&gt;&lt;/authors&gt;&lt;/contributors&gt;&lt;titles&gt;&lt;title&gt;Cultural safety in health care for Indigenous Australians: monitoring framework&lt;/title&gt;&lt;/titles&gt;&lt;volume&gt;Apr 2025&lt;/volume&gt;&lt;dates&gt;&lt;year&gt;2023&lt;/year&gt;&lt;pub-dates&gt;&lt;date&gt;Jul 2023&lt;/date&gt;&lt;/pub-dates&gt;&lt;/dates&gt;&lt;urls&gt;&lt;related-urls&gt;&lt;url&gt;www.aihw.gov.au/reports/indigenous-australians/cultural-safety-health-care-framework/contents/background-material&lt;/url&gt;&lt;/related-urls&gt;&lt;/urls&gt;&lt;/record&gt;&lt;/Cite&gt;&lt;Cite&gt;&lt;Author&gt;Reconciliation Australia&lt;/Author&gt;&lt;Year&gt;2022&lt;/Year&gt;&lt;RecNum&gt;165&lt;/RecNum&gt;&lt;record&gt;&lt;rec-number&gt;165&lt;/rec-number&gt;&lt;foreign-keys&gt;&lt;key app="EN" db-id="5dsvxtv2va50xvers08vfz2x9xfvf5frswe5" timestamp="1746672575"&gt;165&lt;/key&gt;&lt;/foreign-keys&gt;&lt;ref-type name="Web Page"&gt;12&lt;/ref-type&gt;&lt;contributors&gt;&lt;authors&gt;&lt;author&gt;Reconciliation Australia,&lt;/author&gt;&lt;/authors&gt;&lt;/contributors&gt;&lt;titles&gt;&lt;title&gt;2022 Australian Reconciliation Barometer&lt;/title&gt;&lt;/titles&gt;&lt;volume&gt;May 2025&lt;/volume&gt;&lt;dates&gt;&lt;year&gt;2022&lt;/year&gt;&lt;/dates&gt;&lt;urls&gt;&lt;related-urls&gt;&lt;url&gt;www.reconciliation.org.au/wp-content/uploads/2022/11/Australian-Reconciliation-Barometer-2022.pdf&lt;/url&gt;&lt;/related-urls&gt;&lt;/urls&gt;&lt;/record&gt;&lt;/Cite&gt;&lt;/EndNote&gt;</w:instrText>
      </w:r>
      <w:r w:rsidR="008E07DA" w:rsidRPr="000653BA">
        <w:rPr>
          <w:szCs w:val="20"/>
        </w:rPr>
        <w:fldChar w:fldCharType="separate"/>
      </w:r>
      <w:r w:rsidR="008E07DA" w:rsidRPr="000653BA">
        <w:rPr>
          <w:szCs w:val="20"/>
          <w:vertAlign w:val="superscript"/>
        </w:rPr>
        <w:t>35, 36</w:t>
      </w:r>
      <w:r w:rsidR="008E07DA" w:rsidRPr="000653BA">
        <w:rPr>
          <w:szCs w:val="20"/>
        </w:rPr>
        <w:fldChar w:fldCharType="end"/>
      </w:r>
      <w:r w:rsidR="0024425A">
        <w:rPr>
          <w:szCs w:val="20"/>
          <w:lang w:val="en-AU"/>
        </w:rPr>
        <w:t xml:space="preserve"> </w:t>
      </w:r>
    </w:p>
    <w:p w14:paraId="44F40BBE" w14:textId="77777777" w:rsidR="00B61C79" w:rsidRPr="00410DF3" w:rsidRDefault="00B61C79" w:rsidP="00410DF3">
      <w:pPr>
        <w:pStyle w:val="Heading4"/>
        <w:spacing w:line="360" w:lineRule="auto"/>
        <w:rPr>
          <w:sz w:val="20"/>
          <w:szCs w:val="20"/>
        </w:rPr>
      </w:pPr>
      <w:r w:rsidRPr="00410DF3">
        <w:rPr>
          <w:sz w:val="20"/>
          <w:szCs w:val="20"/>
        </w:rPr>
        <w:t>Examples of culturally appropriate practice described in the literature</w:t>
      </w:r>
    </w:p>
    <w:p w14:paraId="617341FA" w14:textId="66A3FE2A" w:rsidR="00B61C79" w:rsidRPr="00410DF3" w:rsidRDefault="00B61C79" w:rsidP="00410DF3">
      <w:pPr>
        <w:pStyle w:val="EndNoteBibliography"/>
        <w:spacing w:line="360" w:lineRule="auto"/>
        <w:rPr>
          <w:szCs w:val="20"/>
        </w:rPr>
      </w:pPr>
      <w:r w:rsidRPr="00410DF3">
        <w:rPr>
          <w:szCs w:val="20"/>
        </w:rPr>
        <w:t>Reifels et al (2018)</w:t>
      </w:r>
      <w:r w:rsidR="008E07DA">
        <w:rPr>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szCs w:val="20"/>
        </w:rPr>
        <w:instrText xml:space="preserve"> ADDIN EN.CITE </w:instrText>
      </w:r>
      <w:r w:rsidR="008E07DA">
        <w:rPr>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7</w:t>
      </w:r>
      <w:r w:rsidR="008E07DA">
        <w:rPr>
          <w:szCs w:val="20"/>
        </w:rPr>
        <w:fldChar w:fldCharType="end"/>
      </w:r>
      <w:r w:rsidRPr="00410DF3">
        <w:rPr>
          <w:szCs w:val="20"/>
        </w:rPr>
        <w:t xml:space="preserve"> interviewed 31 service providers (primary care agency staff, referrers, and mental health professionals) on improving access to culturally appropriate mental healthcare for Indigenous Australians through the Access to Allied Psychological Services (ATAPS) program. Strategies adopted to ensure the cultural appropriateness of services included:</w:t>
      </w:r>
    </w:p>
    <w:p w14:paraId="1DB6F860" w14:textId="789F7FB5"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ultural awareness training for professionals and staff</w:t>
      </w:r>
    </w:p>
    <w:p w14:paraId="0F634B93" w14:textId="2587754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onsultation with ‘Closing the Gap’ teams or Indigenous workers</w:t>
      </w:r>
    </w:p>
    <w:p w14:paraId="6F5711ED" w14:textId="5572F15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enlisting professionals with Indigenous work experience</w:t>
      </w:r>
    </w:p>
    <w:p w14:paraId="7A57B4E5" w14:textId="306EE376"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utilising client feedback</w:t>
      </w:r>
    </w:p>
    <w:p w14:paraId="11C3A284" w14:textId="3D8146A9"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enabling Indigenous service referrals</w:t>
      </w:r>
    </w:p>
    <w:p w14:paraId="193E5608" w14:textId="1896758C"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ultural approval of resources</w:t>
      </w:r>
    </w:p>
    <w:p w14:paraId="07772D9A" w14:textId="26FCC1C4"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employing an Aboriginal mental health liaison officer</w:t>
      </w:r>
    </w:p>
    <w:p w14:paraId="021D255F" w14:textId="6FC3C418"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Aboriginal medical service co-location</w:t>
      </w:r>
    </w:p>
    <w:p w14:paraId="332F585F" w14:textId="689E092B"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matching clients and professionals in terms of gender and experience.</w:t>
      </w:r>
    </w:p>
    <w:p w14:paraId="3A5E0A75" w14:textId="0F75D082" w:rsidR="00B61C79" w:rsidRDefault="00B61C79" w:rsidP="00410DF3">
      <w:pPr>
        <w:pStyle w:val="EndNoteBibliography"/>
        <w:spacing w:line="360" w:lineRule="auto"/>
        <w:rPr>
          <w:szCs w:val="20"/>
        </w:rPr>
      </w:pPr>
      <w:r w:rsidRPr="00410DF3">
        <w:rPr>
          <w:szCs w:val="20"/>
        </w:rPr>
        <w:t>Hepworth et al (2015)</w:t>
      </w:r>
      <w:r w:rsidR="008E07DA">
        <w:rPr>
          <w:szCs w:val="20"/>
        </w:rPr>
        <w:fldChar w:fldCharType="begin">
          <w:fldData xml:space="preserve">PEVuZE5vdGU+PENpdGU+PEF1dGhvcj5IZXB3b3J0aDwvQXV0aG9yPjxZZWFyPjIwMTU8L1llYXI+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</w:fldData>
        </w:fldChar>
      </w:r>
      <w:r w:rsidR="008E07DA">
        <w:rPr>
          <w:szCs w:val="20"/>
        </w:rPr>
        <w:instrText xml:space="preserve"> ADDIN EN.CITE </w:instrText>
      </w:r>
      <w:r w:rsidR="008E07DA">
        <w:rPr>
          <w:szCs w:val="20"/>
        </w:rPr>
        <w:fldChar w:fldCharType="begin">
          <w:fldData xml:space="preserve">PEVuZE5vdGU+PENpdGU+PEF1dGhvcj5IZXB3b3J0aDwvQXV0aG9yPjxZZWFyPjIwMTU8L1llYXI+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37</w:t>
      </w:r>
      <w:r w:rsidR="008E07DA">
        <w:rPr>
          <w:szCs w:val="20"/>
        </w:rPr>
        <w:fldChar w:fldCharType="end"/>
      </w:r>
      <w:r w:rsidRPr="00410DF3">
        <w:rPr>
          <w:szCs w:val="20"/>
        </w:rPr>
        <w:t xml:space="preserve"> reported on integrating mental health care service delivery into an urban Aboriginal and Torres Strait Islander primary health care service by including an Indigenous psychologist and a social worker into the team. Staff described that integrating mental health care into the service was responding to community needs by providing holistic, culturally appropriate care. Service users expressed positive experiences by having shared cultural identity with the Indigenous mental health workers, and staff noted increased trust and connection that it provided. One negative issue was the fear of confidentiality/lack of privacy that some service users had that their mental health issues may become known in their community.</w:t>
      </w:r>
    </w:p>
    <w:p w14:paraId="0E7F6888" w14:textId="691DF2F1" w:rsidR="004101DB" w:rsidRPr="00410DF3" w:rsidRDefault="004101DB" w:rsidP="00410DF3">
      <w:pPr>
        <w:pStyle w:val="EndNoteBibliography"/>
        <w:spacing w:line="360" w:lineRule="auto"/>
        <w:rPr>
          <w:szCs w:val="20"/>
        </w:rPr>
      </w:pPr>
      <w:r>
        <w:rPr>
          <w:szCs w:val="20"/>
        </w:rPr>
        <w:t xml:space="preserve">It is noted in the </w:t>
      </w:r>
      <w:r w:rsidRPr="004101DB">
        <w:rPr>
          <w:szCs w:val="20"/>
        </w:rPr>
        <w:t xml:space="preserve">AIHW report </w:t>
      </w:r>
      <w:r>
        <w:rPr>
          <w:szCs w:val="20"/>
        </w:rPr>
        <w:t xml:space="preserve">on cultural safety in healthcare </w:t>
      </w:r>
      <w:r w:rsidRPr="004101DB">
        <w:rPr>
          <w:szCs w:val="20"/>
        </w:rPr>
        <w:t>that the number of Indigenous medical practitioners, nurses and midwives has more than doubled between 2013 and 2021.</w:t>
      </w:r>
      <w:r w:rsidR="008E07DA">
        <w:rPr>
          <w:szCs w:val="20"/>
        </w:rPr>
        <w:fldChar w:fldCharType="begin"/>
      </w:r>
      <w:r w:rsidR="008E07DA">
        <w:rPr>
          <w:szCs w:val="20"/>
        </w:rPr>
        <w:instrText xml:space="preserve"> ADDIN EN.CITE &lt;EndNote&gt;&lt;Cite&gt;&lt;Author&gt;Australian Institute of Health and Welfare&lt;/Author&gt;&lt;Year&gt;2023&lt;/Year&gt;&lt;RecNum&gt;84&lt;/RecNum&gt;&lt;DisplayText&gt;&lt;style face="superscript"&gt;35&lt;/style&gt;&lt;/DisplayText&gt;&lt;record&gt;&lt;rec-number&gt;84&lt;/rec-number&gt;&lt;foreign-keys&gt;&lt;key app="EN" db-id="5dsvxtv2va50xvers08vfz2x9xfvf5frswe5" timestamp="1745890052"&gt;84&lt;/key&gt;&lt;/foreign-keys&gt;&lt;ref-type name="Web Page"&gt;12&lt;/ref-type&gt;&lt;contributors&gt;&lt;authors&gt;&lt;author&gt;Australian Institute of Health and Welfare,&lt;/author&gt;&lt;/authors&gt;&lt;/contributors&gt;&lt;titles&gt;&lt;title&gt;Cultural safety in health care for Indigenous Australians: monitoring framework&lt;/title&gt;&lt;/titles&gt;&lt;volume&gt;Apr 2025&lt;/volume&gt;&lt;dates&gt;&lt;year&gt;2023&lt;/year&gt;&lt;pub-dates&gt;&lt;date&gt;Jul 2023&lt;/date&gt;&lt;/pub-dates&gt;&lt;/dates&gt;&lt;urls&gt;&lt;related-urls&gt;&lt;url&gt;www.aihw.gov.au/reports/indigenous-australians/cultural-safety-health-care-framework/contents/background-material&lt;/url&gt;&lt;/related-urls&gt;&lt;/urls&gt;&lt;/record&gt;&lt;/Cite&gt;&lt;/EndNote&gt;</w:instrText>
      </w:r>
      <w:r w:rsidR="008E07DA">
        <w:rPr>
          <w:szCs w:val="20"/>
        </w:rPr>
        <w:fldChar w:fldCharType="separate"/>
      </w:r>
      <w:r w:rsidR="008E07DA" w:rsidRPr="008E07DA">
        <w:rPr>
          <w:szCs w:val="20"/>
          <w:vertAlign w:val="superscript"/>
        </w:rPr>
        <w:t>35</w:t>
      </w:r>
      <w:r w:rsidR="008E07DA">
        <w:rPr>
          <w:szCs w:val="20"/>
        </w:rPr>
        <w:fldChar w:fldCharType="end"/>
      </w:r>
    </w:p>
    <w:p w14:paraId="14CC96C9" w14:textId="77777777" w:rsidR="00B61C79" w:rsidRPr="00410DF3" w:rsidRDefault="00B61C79" w:rsidP="00410DF3">
      <w:pPr>
        <w:spacing w:line="360" w:lineRule="auto"/>
        <w:rPr>
          <w:rFonts w:ascii="Arial" w:hAnsi="Arial" w:cs="Arial"/>
          <w:noProof/>
          <w:sz w:val="20"/>
          <w:szCs w:val="20"/>
          <w:lang w:val="en-US"/>
        </w:rPr>
      </w:pPr>
      <w:r w:rsidRPr="00410DF3">
        <w:rPr>
          <w:rFonts w:ascii="Arial" w:hAnsi="Arial" w:cs="Arial"/>
          <w:sz w:val="20"/>
          <w:szCs w:val="20"/>
        </w:rPr>
        <w:br w:type="page"/>
      </w:r>
    </w:p>
    <w:p w14:paraId="3E7FB06C" w14:textId="0191F3CD" w:rsidR="00B61C79" w:rsidRPr="00EF5F79" w:rsidRDefault="00B61C79" w:rsidP="00EF5F79">
      <w:pPr>
        <w:pStyle w:val="Heading1"/>
      </w:pPr>
      <w:bookmarkStart w:id="20" w:name="_Toc197690633"/>
      <w:r w:rsidRPr="00EF5F79">
        <w:t>Barriers and facilitators for accessing general practice mental health care in Australia for Aboriginal and Torres Strait Islander people</w:t>
      </w:r>
      <w:bookmarkEnd w:id="20"/>
    </w:p>
    <w:p w14:paraId="6B795BB1" w14:textId="77777777" w:rsidR="00B61C79" w:rsidRPr="00410DF3" w:rsidRDefault="00B61C79" w:rsidP="00410DF3">
      <w:pPr>
        <w:pStyle w:val="EndNoteBibliography"/>
        <w:spacing w:line="360" w:lineRule="auto"/>
        <w:rPr>
          <w:szCs w:val="20"/>
        </w:rPr>
      </w:pPr>
      <w:r w:rsidRPr="00410DF3">
        <w:rPr>
          <w:szCs w:val="20"/>
        </w:rPr>
        <w:t>Some information regarding accessing mental health care was identified, however information may or may not be specific to general practice/primary care.</w:t>
      </w:r>
    </w:p>
    <w:p w14:paraId="57F6BF4F" w14:textId="77777777" w:rsidR="00B61C79" w:rsidRPr="00410DF3" w:rsidRDefault="00B61C79" w:rsidP="00410DF3">
      <w:pPr>
        <w:pStyle w:val="Heading4"/>
        <w:spacing w:line="360" w:lineRule="auto"/>
        <w:rPr>
          <w:sz w:val="20"/>
          <w:szCs w:val="20"/>
        </w:rPr>
      </w:pPr>
      <w:r w:rsidRPr="00410DF3">
        <w:rPr>
          <w:sz w:val="20"/>
          <w:szCs w:val="20"/>
        </w:rPr>
        <w:t>Barriers</w:t>
      </w:r>
    </w:p>
    <w:p w14:paraId="301613B0" w14:textId="37C4BBD3" w:rsidR="00B61C79" w:rsidRPr="00410DF3" w:rsidRDefault="00B61C79" w:rsidP="00410DF3">
      <w:pPr>
        <w:pStyle w:val="EndNoteBibliography"/>
        <w:spacing w:line="360" w:lineRule="auto"/>
        <w:rPr>
          <w:szCs w:val="20"/>
        </w:rPr>
      </w:pPr>
      <w:r w:rsidRPr="00410DF3">
        <w:rPr>
          <w:szCs w:val="20"/>
        </w:rPr>
        <w:t>The 2022–23 National Aboriginal and Torres Strait Islander Health Survey reported that 26% would have liked support for own mental health but didn’t seek it in the last 12 months, with the following reasons provided:</w:t>
      </w:r>
      <w:r w:rsidR="008E07DA">
        <w:rPr>
          <w:szCs w:val="20"/>
        </w:rPr>
        <w:fldChar w:fldCharType="begin"/>
      </w:r>
      <w:r w:rsidR="008E07DA">
        <w:rPr>
          <w:szCs w:val="20"/>
        </w:rPr>
        <w:instrText xml:space="preserve"> ADDIN EN.CITE &lt;EndNote&gt;&lt;Cite&gt;&lt;Author&gt;Australian Bureau of Statistics&lt;/Author&gt;&lt;Year&gt;2024&lt;/Year&gt;&lt;RecNum&gt;35&lt;/RecNum&gt;&lt;DisplayText&gt;&lt;style face="superscript"&gt;5&lt;/style&gt;&lt;/DisplayText&gt;&lt;record&gt;&lt;rec-number&gt;35&lt;/rec-number&gt;&lt;foreign-keys&gt;&lt;key app="EN" db-id="5dsvxtv2va50xvers08vfz2x9xfvf5frswe5" timestamp="1744946954"&gt;35&lt;/key&gt;&lt;/foreign-keys&gt;&lt;ref-type name="Web Page"&gt;12&lt;/ref-type&gt;&lt;contributors&gt;&lt;authors&gt;&lt;author&gt;Australian Bureau of Statistics,&lt;/author&gt;&lt;/authors&gt;&lt;/contributors&gt;&lt;titles&gt;&lt;title&gt;National Aboriginal and Torres Strait Islander Health Survey&lt;/title&gt;&lt;/titles&gt;&lt;volume&gt;Apr 2025&lt;/volume&gt;&lt;dates&gt;&lt;year&gt;2024&lt;/year&gt;&lt;pub-dates&gt;&lt;date&gt;Nov 2024&lt;/date&gt;&lt;/pub-dates&gt;&lt;/dates&gt;&lt;urls&gt;&lt;related-urls&gt;&lt;url&gt;www.abs.gov.au/statistics/people/aboriginal-and-torres-strait-islander-peoples/national-aboriginal-and-torres-strait-islander-health-survey/latest-release&lt;/url&gt;&lt;/related-urls&gt;&lt;/urls&gt;&lt;/record&gt;&lt;/Cite&gt;&lt;/EndNote&gt;</w:instrText>
      </w:r>
      <w:r w:rsidR="008E07DA">
        <w:rPr>
          <w:szCs w:val="20"/>
        </w:rPr>
        <w:fldChar w:fldCharType="separate"/>
      </w:r>
      <w:r w:rsidR="008E07DA" w:rsidRPr="008E07DA">
        <w:rPr>
          <w:szCs w:val="20"/>
          <w:vertAlign w:val="superscript"/>
        </w:rPr>
        <w:t>5</w:t>
      </w:r>
      <w:r w:rsidR="008E07DA">
        <w:rPr>
          <w:szCs w:val="20"/>
        </w:rPr>
        <w:fldChar w:fldCharType="end"/>
      </w:r>
    </w:p>
    <w:p w14:paraId="59FE268B" w14:textId="6EF1918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Too busy (including work, personal, family responsibilities) (32%)</w:t>
      </w:r>
    </w:p>
    <w:p w14:paraId="06199A03" w14:textId="30A52ACE"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Transport/distance/not available in area (30%)</w:t>
      </w:r>
    </w:p>
    <w:p w14:paraId="1F360DB4" w14:textId="4B884862"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ost (28%)</w:t>
      </w:r>
    </w:p>
    <w:p w14:paraId="77B87719" w14:textId="694951BC"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Waiting time too long or not available at time required (24%)</w:t>
      </w:r>
    </w:p>
    <w:p w14:paraId="7ABDE992" w14:textId="6FD91DC0"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Decided not to seek care (24%)</w:t>
      </w:r>
    </w:p>
    <w:p w14:paraId="3B4C8839" w14:textId="77777777" w:rsidR="00A05C9C"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Dislikes (service/professional, afraid, embarrassed) (13%)</w:t>
      </w:r>
    </w:p>
    <w:p w14:paraId="10E6B7A7" w14:textId="7CEA15A0"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Other (34%), including:</w:t>
      </w:r>
    </w:p>
    <w:p w14:paraId="7E2029AD" w14:textId="5FCE1C19"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discrimination</w:t>
      </w:r>
    </w:p>
    <w:p w14:paraId="32EBD1E7" w14:textId="01E45B98"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service not culturally appropriate</w:t>
      </w:r>
    </w:p>
    <w:p w14:paraId="1BE04EBB" w14:textId="0F65B620"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language problems</w:t>
      </w:r>
    </w:p>
    <w:p w14:paraId="07391E2D" w14:textId="4AEB9088"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does not trust the health service</w:t>
      </w:r>
    </w:p>
    <w:p w14:paraId="35474757" w14:textId="24C1648F"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felt it would be inadequate</w:t>
      </w:r>
    </w:p>
    <w:p w14:paraId="0A88A7C8" w14:textId="7F2A38F4"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other reasons.</w:t>
      </w:r>
    </w:p>
    <w:p w14:paraId="37994899" w14:textId="77777777" w:rsidR="00B61C79" w:rsidRPr="00410DF3" w:rsidRDefault="00B61C79" w:rsidP="00410DF3">
      <w:pPr>
        <w:pStyle w:val="EndNoteBibliography"/>
        <w:spacing w:line="360" w:lineRule="auto"/>
        <w:rPr>
          <w:szCs w:val="20"/>
        </w:rPr>
      </w:pPr>
      <w:r w:rsidRPr="00410DF3">
        <w:rPr>
          <w:szCs w:val="20"/>
        </w:rPr>
        <w:t>The literature provided similar barriers to accessing mental health care:</w:t>
      </w:r>
    </w:p>
    <w:p w14:paraId="0E82DE1E" w14:textId="2D1DC616"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Accessibility (location) and availability</w: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MywgMTc8L3N0eWxlPjwvRGlzcGxheVRleHQ+PHJlY29yZD48cmVjLW51bWJlcj42OTwvcmVjLW51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MywgMTc8L3N0eWxlPjwvRGlzcGxheVRleHQ+PHJlY29yZD48cmVjLW51bWJlcj42OTwvcmVjLW51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7</w:t>
      </w:r>
      <w:r w:rsidR="008E07DA">
        <w:rPr>
          <w:rFonts w:ascii="Arial" w:hAnsi="Arial" w:cs="Arial"/>
          <w:sz w:val="20"/>
          <w:szCs w:val="20"/>
        </w:rPr>
        <w:fldChar w:fldCharType="end"/>
      </w:r>
    </w:p>
    <w:p w14:paraId="4D8FD1C8" w14:textId="2B12761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ost</w: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7</w:t>
      </w:r>
      <w:r w:rsidR="008E07DA">
        <w:rPr>
          <w:rFonts w:ascii="Arial" w:hAnsi="Arial" w:cs="Arial"/>
          <w:sz w:val="20"/>
          <w:szCs w:val="20"/>
        </w:rPr>
        <w:fldChar w:fldCharType="end"/>
      </w:r>
    </w:p>
    <w:p w14:paraId="216FB7EE" w14:textId="0A4519B3"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Lack of services</w: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MywgMTU8L3N0eWxlPjwvRGlzcGxheVRleHQ+PHJlY29yZD48cmVjLW51bWJlcj42NzwvcmVjLW51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MywgMTU8L3N0eWxlPjwvRGlzcGxheVRleHQ+PHJlY29yZD48cmVjLW51bWJlcj42NzwvcmVjLW51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5</w:t>
      </w:r>
      <w:r w:rsidR="008E07DA">
        <w:rPr>
          <w:rFonts w:ascii="Arial" w:hAnsi="Arial" w:cs="Arial"/>
          <w:sz w:val="20"/>
          <w:szCs w:val="20"/>
        </w:rPr>
        <w:fldChar w:fldCharType="end"/>
      </w:r>
    </w:p>
    <w:p w14:paraId="55EFE9DF" w14:textId="56630872"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Shame/stigma</w: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MywgMTUsIDE3PC9zdHlsZT48L0Rpc3BsYXlUZXh0PjxyZWNvcmQ+PHJlYy1udW1iZXI+Njk8L3Jl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MywgMTUsIDE3PC9zdHlsZT48L0Rpc3BsYXlUZXh0PjxyZWNvcmQ+PHJlYy1udW1iZXI+Njk8L3Jl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5, 17</w:t>
      </w:r>
      <w:r w:rsidR="008E07DA">
        <w:rPr>
          <w:rFonts w:ascii="Arial" w:hAnsi="Arial" w:cs="Arial"/>
          <w:sz w:val="20"/>
          <w:szCs w:val="20"/>
        </w:rPr>
        <w:fldChar w:fldCharType="end"/>
      </w:r>
    </w:p>
    <w:p w14:paraId="6FEBE3A1" w14:textId="0FA22779"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Service not culturally appropriate</w: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x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x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5</w:t>
      </w:r>
      <w:r w:rsidR="008E07DA">
        <w:rPr>
          <w:rFonts w:ascii="Arial" w:hAnsi="Arial" w:cs="Arial"/>
          <w:sz w:val="20"/>
          <w:szCs w:val="20"/>
        </w:rPr>
        <w:fldChar w:fldCharType="end"/>
      </w:r>
    </w:p>
    <w:p w14:paraId="47888C9A" w14:textId="16B076A7"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Lack of trust in services</w:t>
      </w:r>
      <w:r w:rsidR="008E07DA">
        <w:rPr>
          <w:rFonts w:ascii="Arial" w:hAnsi="Arial" w:cs="Arial"/>
          <w:sz w:val="20"/>
          <w:szCs w:val="20"/>
        </w:rPr>
        <w:fldChar w:fldCharType="begin"/>
      </w:r>
      <w:r w:rsidR="008E07DA">
        <w:rPr>
          <w:rFonts w:ascii="Arial" w:hAnsi="Arial" w:cs="Arial"/>
          <w:sz w:val="20"/>
          <w:szCs w:val="20"/>
        </w:rPr>
        <w:instrText xml:space="preserve"> ADDIN EN.CITE &lt;EndNote&gt;&lt;Cite&gt;&lt;Author&gt;Darwin&lt;/Author&gt;&lt;Year&gt;2020&lt;/Year&gt;&lt;RecNum&gt;76&lt;/RecNum&gt;&lt;DisplayText&gt;&lt;style face="superscript"&gt;13&lt;/style&gt;&lt;/DisplayText&gt;&lt;record&gt;&lt;rec-number&gt;76&lt;/rec-number&gt;&lt;foreign-keys&gt;&lt;key app="EN" db-id="5dsvxtv2va50xvers08vfz2x9xfvf5frswe5" timestamp="1745308078"&gt;76&lt;/key&gt;&lt;/foreign-keys&gt;&lt;ref-type name="Generic"&gt;13&lt;/ref-type&gt;&lt;contributors&gt;&lt;authors&gt;&lt;author&gt;Darwin, L.&lt;/author&gt;&lt;author&gt;Tujague, N.&lt;/author&gt;&lt;author&gt;Ryan, K.&lt;/author&gt;&lt;author&gt;et al,&lt;/author&gt;&lt;/authors&gt;&lt;/contributors&gt;&lt;titles&gt;&lt;title&gt;We are Strong. We are Resilient. But we are Tired” – Voices from the Aboriginal and Torres Strait Islander Lived Experience Centre Yarning Circles Report&lt;/title&gt;&lt;/titles&gt;&lt;dates&gt;&lt;year&gt;2020&lt;/year&gt;&lt;/dates&gt;&lt;publisher&gt;The Seedling Group and The Lived Experience Centre, in collaboration with Black Dog Institute &lt;/publisher&gt;&lt;urls&gt;&lt;/urls&gt;&lt;/record&gt;&lt;/Cite&gt;&lt;/EndNote&gt;</w:instrText>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w:t>
      </w:r>
      <w:r w:rsidR="008E07DA">
        <w:rPr>
          <w:rFonts w:ascii="Arial" w:hAnsi="Arial" w:cs="Arial"/>
          <w:sz w:val="20"/>
          <w:szCs w:val="20"/>
        </w:rPr>
        <w:fldChar w:fldCharType="end"/>
      </w:r>
    </w:p>
    <w:p w14:paraId="5C86C630" w14:textId="494568A7"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Health literacy</w:t>
      </w:r>
    </w:p>
    <w:p w14:paraId="396DFBE6" w14:textId="3E11F5DE"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Knowledge regarding mental health issues</w: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Twvc3R5bGU+PC9EaXNwbGF5VGV4dD48cmVjb3JkPjxyZWMtbnVtYmVyPjY3PC9yZWMtbnVtYmVy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Twvc3R5bGU+PC9EaXNwbGF5VGV4dD48cmVjb3JkPjxyZWMtbnVtYmVyPjY3PC9yZWMtbnVtYmVy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5</w:t>
      </w:r>
      <w:r w:rsidR="008E07DA">
        <w:rPr>
          <w:rFonts w:ascii="Arial" w:hAnsi="Arial" w:cs="Arial"/>
          <w:sz w:val="20"/>
          <w:szCs w:val="20"/>
        </w:rPr>
        <w:fldChar w:fldCharType="end"/>
      </w:r>
    </w:p>
    <w:p w14:paraId="4B6585F0" w14:textId="37D5516E"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Knowledge regarding available services</w: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x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EYXJ3aW48L0F1dGhvcj48WWVhcj4yMDIwPC9ZZWFyPjxS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3, 15</w:t>
      </w:r>
      <w:r w:rsidR="008E07DA">
        <w:rPr>
          <w:rFonts w:ascii="Arial" w:hAnsi="Arial" w:cs="Arial"/>
          <w:sz w:val="20"/>
          <w:szCs w:val="20"/>
        </w:rPr>
        <w:fldChar w:fldCharType="end"/>
      </w:r>
    </w:p>
    <w:p w14:paraId="10D02ACC" w14:textId="0648A4CF" w:rsidR="00B61C79" w:rsidRPr="00410DF3" w:rsidRDefault="00B61C79" w:rsidP="00410DF3">
      <w:pPr>
        <w:pStyle w:val="EndNoteBibliography"/>
        <w:spacing w:line="360" w:lineRule="auto"/>
        <w:rPr>
          <w:szCs w:val="20"/>
        </w:rPr>
      </w:pPr>
      <w:r w:rsidRPr="00410DF3">
        <w:rPr>
          <w:szCs w:val="20"/>
        </w:rPr>
        <w:t>From the health professionals’ perspective, Reifels et al (2018)</w:t>
      </w:r>
      <w:r w:rsidR="008E07DA">
        <w:rPr>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szCs w:val="20"/>
        </w:rPr>
        <w:instrText xml:space="preserve"> ADDIN EN.CITE </w:instrText>
      </w:r>
      <w:r w:rsidR="008E07DA">
        <w:rPr>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szCs w:val="20"/>
        </w:rPr>
        <w:instrText xml:space="preserve"> ADDIN EN.CITE.DATA </w:instrText>
      </w:r>
      <w:r w:rsidR="008E07DA">
        <w:rPr>
          <w:szCs w:val="20"/>
        </w:rPr>
      </w:r>
      <w:r w:rsidR="008E07DA">
        <w:rPr>
          <w:szCs w:val="20"/>
        </w:rPr>
        <w:fldChar w:fldCharType="end"/>
      </w:r>
      <w:r w:rsidR="008E07DA">
        <w:rPr>
          <w:szCs w:val="20"/>
        </w:rPr>
      </w:r>
      <w:r w:rsidR="008E07DA">
        <w:rPr>
          <w:szCs w:val="20"/>
        </w:rPr>
        <w:fldChar w:fldCharType="separate"/>
      </w:r>
      <w:r w:rsidR="008E07DA" w:rsidRPr="008E07DA">
        <w:rPr>
          <w:szCs w:val="20"/>
          <w:vertAlign w:val="superscript"/>
        </w:rPr>
        <w:t>27</w:t>
      </w:r>
      <w:r w:rsidR="008E07DA">
        <w:rPr>
          <w:szCs w:val="20"/>
        </w:rPr>
        <w:fldChar w:fldCharType="end"/>
      </w:r>
      <w:r w:rsidRPr="00410DF3">
        <w:rPr>
          <w:szCs w:val="20"/>
        </w:rPr>
        <w:t xml:space="preserve"> reported the following implementation barriers to improving access to culturally appropriate mental health care for Indigenous Australians through a mainstream primary mental health care program:</w:t>
      </w:r>
    </w:p>
    <w:p w14:paraId="1D068916" w14:textId="4825A253"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Time availability to cover complex cases</w:t>
      </w:r>
    </w:p>
    <w:p w14:paraId="1EC5D494" w14:textId="617FCED7"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Transport</w:t>
      </w:r>
    </w:p>
    <w:p w14:paraId="26790576" w14:textId="6C905803"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Shortage of staff</w:t>
      </w:r>
    </w:p>
    <w:p w14:paraId="0BD35597" w14:textId="0D307F4B"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Funding</w:t>
      </w:r>
    </w:p>
    <w:p w14:paraId="45872D8A" w14:textId="44C07710"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Relationship building with communities and services.</w:t>
      </w:r>
    </w:p>
    <w:p w14:paraId="662D28FB" w14:textId="77777777" w:rsidR="00B61C79" w:rsidRPr="00410DF3" w:rsidRDefault="00B61C79" w:rsidP="00410DF3">
      <w:pPr>
        <w:pStyle w:val="Heading4"/>
        <w:spacing w:line="360" w:lineRule="auto"/>
        <w:rPr>
          <w:sz w:val="20"/>
          <w:szCs w:val="20"/>
        </w:rPr>
      </w:pPr>
      <w:r w:rsidRPr="00410DF3">
        <w:rPr>
          <w:sz w:val="20"/>
          <w:szCs w:val="20"/>
        </w:rPr>
        <w:t>Facilitators</w:t>
      </w:r>
    </w:p>
    <w:p w14:paraId="6D8A193F" w14:textId="77777777" w:rsidR="00B61C79" w:rsidRPr="00410DF3" w:rsidRDefault="00B61C79" w:rsidP="00410DF3">
      <w:pPr>
        <w:pStyle w:val="EndNoteBibliography"/>
        <w:spacing w:line="360" w:lineRule="auto"/>
        <w:rPr>
          <w:szCs w:val="20"/>
        </w:rPr>
      </w:pPr>
      <w:r w:rsidRPr="00410DF3">
        <w:rPr>
          <w:szCs w:val="20"/>
        </w:rPr>
        <w:t>Facilitators to improving access to mental healthcare for Indigenous Australians reported in the literature include:</w:t>
      </w:r>
    </w:p>
    <w:p w14:paraId="65F76D96" w14:textId="39FD011E"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Patient-related</w:t>
      </w:r>
    </w:p>
    <w:p w14:paraId="6033FC51" w14:textId="5DE0138A"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Provision of client transport</w: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TcsIDI3PC9zdHlsZT48L0Rpc3BsYXlUZXh0PjxyZWNvcmQ+PHJlYy1udW1iZXI+NzE8L3JlYy1u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TcsIDI3PC9zdHlsZT48L0Rpc3BsYXlUZXh0PjxyZWNvcmQ+PHJlYy1udW1iZXI+NzE8L3JlYy1u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7, 27</w:t>
      </w:r>
      <w:r w:rsidR="008E07DA">
        <w:rPr>
          <w:rFonts w:ascii="Arial" w:hAnsi="Arial" w:cs="Arial"/>
          <w:sz w:val="20"/>
          <w:szCs w:val="20"/>
        </w:rPr>
        <w:fldChar w:fldCharType="end"/>
      </w:r>
    </w:p>
    <w:p w14:paraId="45638DB0" w14:textId="5BCBAA00"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Flexible interventions</w: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27</w:t>
      </w:r>
      <w:r w:rsidR="008E07DA">
        <w:rPr>
          <w:rFonts w:ascii="Arial" w:hAnsi="Arial" w:cs="Arial"/>
          <w:sz w:val="20"/>
          <w:szCs w:val="20"/>
        </w:rPr>
        <w:fldChar w:fldCharType="end"/>
      </w:r>
    </w:p>
    <w:p w14:paraId="173F5FBF" w14:textId="0965AE62"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Provision of support to attend appointments</w: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7</w:t>
      </w:r>
      <w:r w:rsidR="008E07DA">
        <w:rPr>
          <w:rFonts w:ascii="Arial" w:hAnsi="Arial" w:cs="Arial"/>
          <w:sz w:val="20"/>
          <w:szCs w:val="20"/>
        </w:rPr>
        <w:fldChar w:fldCharType="end"/>
      </w:r>
    </w:p>
    <w:p w14:paraId="7548EED0" w14:textId="40F1402D"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Appointment reminder systems</w: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LYWx1Y3k8L0F1dGhvcj48WWVhcj4yMDE5PC9ZZWFyPjxS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7</w:t>
      </w:r>
      <w:r w:rsidR="008E07DA">
        <w:rPr>
          <w:rFonts w:ascii="Arial" w:hAnsi="Arial" w:cs="Arial"/>
          <w:sz w:val="20"/>
          <w:szCs w:val="20"/>
        </w:rPr>
        <w:fldChar w:fldCharType="end"/>
      </w:r>
    </w:p>
    <w:p w14:paraId="09FE85E5" w14:textId="27A1B333"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Family engagement</w:t>
      </w:r>
      <w:r w:rsidR="008E07DA">
        <w:rPr>
          <w:rFonts w:ascii="Arial" w:hAnsi="Arial" w:cs="Arial"/>
          <w:sz w:val="20"/>
          <w:szCs w:val="20"/>
        </w:rPr>
        <w:fldChar w:fldCharType="begin">
          <w:fldData xml:space="preserve">PEVuZE5vdGU+PENpdGU+PEF1dGhvcj5QYWdlPC9BdXRob3I+PFllYXI+MjAyMjwvWWVhcj48UmVj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phbiAyNzwvZGF0ZT48
L3B1Yi1kYXRlcz48L2RhdGVzPjxpc2JuPjE0NzUtOTI3NjwvaXNibj48YWNjZXNzaW9uLW51bT4y
OTM3NDQ4MjwvYWNjZXNzaW9uLW51bT48dXJscz48L3VybHM+PGN1c3RvbTI+UE1DNTc4NzIzNzwv
Y3VzdG9tMj48ZWxlY3Ryb25pYy1yZXNvdXJjZS1udW0+MTAuMTE4Ni9zMTI5MzktMDE4LTA3Mjct
eTwvZWxlY3Ryb25pYy1yZXNvdXJjZS1udW0+PHJlbW90ZS1kYXRhYmFzZS1wcm92aWRlcj5OTE08
L3JlbW90ZS1kYXRhYmFzZS1wcm92aWRlcj48bGFuZ3VhZ2U+ZW5nPC9sYW5ndWFnZT48L3JlY29y
ZD48L0NpdGU+PC9FbmROb3RlPgB=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QYWdlPC9BdXRob3I+PFllYXI+MjAyMjwvWWVhcj48UmVj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38, 39</w:t>
      </w:r>
      <w:r w:rsidR="008E07DA">
        <w:rPr>
          <w:rFonts w:ascii="Arial" w:hAnsi="Arial" w:cs="Arial"/>
          <w:sz w:val="20"/>
          <w:szCs w:val="20"/>
        </w:rPr>
        <w:fldChar w:fldCharType="end"/>
      </w:r>
    </w:p>
    <w:p w14:paraId="04635E10" w14:textId="30151BE7"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Provider-related</w:t>
      </w:r>
    </w:p>
    <w:p w14:paraId="731C444E" w14:textId="1B15A5B8"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Experienced professionals</w: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8L3N0eWxlPjwvRGlzcGxheVRleHQ+PHJlY29yZD48cmVjLW51bWJlcj43MTwvcmVjLW51bWJl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27</w:t>
      </w:r>
      <w:r w:rsidR="008E07DA">
        <w:rPr>
          <w:rFonts w:ascii="Arial" w:hAnsi="Arial" w:cs="Arial"/>
          <w:sz w:val="20"/>
          <w:szCs w:val="20"/>
        </w:rPr>
        <w:fldChar w:fldCharType="end"/>
      </w:r>
    </w:p>
    <w:p w14:paraId="1E7562E4" w14:textId="5875883A"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Indigenous workforce</w: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sIDM4PC9zdHlsZT48L0Rpc3BsYXlUZXh0PjxyZWNvcmQ+PHJlYy1udW1iZXI+NzE8L3JlYy1u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sIDM4PC9zdHlsZT48L0Rpc3BsYXlUZXh0PjxyZWNvcmQ+PHJlYy1udW1iZXI+NzE8L3JlYy1u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27, 38</w:t>
      </w:r>
      <w:r w:rsidR="008E07DA">
        <w:rPr>
          <w:rFonts w:ascii="Arial" w:hAnsi="Arial" w:cs="Arial"/>
          <w:sz w:val="20"/>
          <w:szCs w:val="20"/>
        </w:rPr>
        <w:fldChar w:fldCharType="end"/>
      </w:r>
    </w:p>
    <w:p w14:paraId="185F96BA" w14:textId="3AD36874"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Cultural awareness training</w: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sIDM4LCAzOTwvc3R5bGU+PC9EaXNwbGF5VGV4dD48cmVjb3JkPjxyZWMtbnVtYmVyPjcxPC9y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sIDM4LCAzOTwvc3R5bGU+PC9EaXNwbGF5VGV4dD48cmVjb3JkPjxyZWMtbnVtYmVyPjcxPC9y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27, 38, 39</w:t>
      </w:r>
      <w:r w:rsidR="008E07DA">
        <w:rPr>
          <w:rFonts w:ascii="Arial" w:hAnsi="Arial" w:cs="Arial"/>
          <w:sz w:val="20"/>
          <w:szCs w:val="20"/>
        </w:rPr>
        <w:fldChar w:fldCharType="end"/>
      </w:r>
    </w:p>
    <w:p w14:paraId="26262581" w14:textId="2B702B43"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Funding for services</w: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sIDM4PC9zdHlsZT48L0Rpc3BsYXlUZXh0PjxyZWNvcmQ+PHJlYy1udW1iZXI+NzE8L3JlYy1u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SZWlmZWxzPC9BdXRob3I+PFllYXI+MjAxODwvWWVhcj48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27, 38</w:t>
      </w:r>
      <w:r w:rsidR="008E07DA">
        <w:rPr>
          <w:rFonts w:ascii="Arial" w:hAnsi="Arial" w:cs="Arial"/>
          <w:sz w:val="20"/>
          <w:szCs w:val="20"/>
        </w:rPr>
        <w:fldChar w:fldCharType="end"/>
      </w:r>
    </w:p>
    <w:p w14:paraId="207987BA" w14:textId="67D4B6A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Community-related</w:t>
      </w:r>
    </w:p>
    <w:p w14:paraId="7158B772" w14:textId="2907DD78"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Community education and services</w: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Twvc3R5bGU+PC9EaXNwbGF5VGV4dD48cmVjb3JkPjxyZWMtbnVtYmVyPjY3PC9yZWMtbnVtYmVy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Twvc3R5bGU+PC9EaXNwbGF5VGV4dD48cmVjb3JkPjxyZWMtbnVtYmVyPjY3PC9yZWMtbnVtYmVy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5</w:t>
      </w:r>
      <w:r w:rsidR="008E07DA">
        <w:rPr>
          <w:rFonts w:ascii="Arial" w:hAnsi="Arial" w:cs="Arial"/>
          <w:sz w:val="20"/>
          <w:szCs w:val="20"/>
        </w:rPr>
        <w:fldChar w:fldCharType="end"/>
      </w:r>
    </w:p>
    <w:p w14:paraId="73827830" w14:textId="786454C0" w:rsidR="00B61C79" w:rsidRPr="00410DF3" w:rsidRDefault="00B61C79" w:rsidP="00410DF3">
      <w:pPr>
        <w:pStyle w:val="ListParagraph"/>
        <w:numPr>
          <w:ilvl w:val="1"/>
          <w:numId w:val="20"/>
        </w:numPr>
        <w:spacing w:line="360" w:lineRule="auto"/>
        <w:rPr>
          <w:rFonts w:ascii="Arial" w:hAnsi="Arial" w:cs="Arial"/>
          <w:sz w:val="20"/>
          <w:szCs w:val="20"/>
        </w:rPr>
      </w:pPr>
      <w:r w:rsidRPr="00410DF3">
        <w:rPr>
          <w:rFonts w:ascii="Arial" w:hAnsi="Arial" w:cs="Arial"/>
          <w:sz w:val="20"/>
          <w:szCs w:val="20"/>
        </w:rPr>
        <w:t>Community engagement</w: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SwgMjcsIDM5PC9zdHlsZT48L0Rpc3BsYXlUZXh0PjxyZWNvcmQ+PHJlYy1udW1iZXI+Njc8L3Jl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 </w:instrText>
      </w:r>
      <w:r w:rsidR="008E07DA">
        <w:rPr>
          <w:rFonts w:ascii="Arial" w:hAnsi="Arial" w:cs="Arial"/>
          <w:sz w:val="20"/>
          <w:szCs w:val="20"/>
        </w:rPr>
        <w:fldChar w:fldCharType="begin">
          <w:fldData xml:space="preserve">PEVuZE5vdGU+PENpdGU+PEF1dGhvcj5IaW50b248L0F1dGhvcj48WWVhcj4yMDE1PC9ZZWFyPjxS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</w:fldData>
        </w:fldChar>
      </w:r>
      <w:r w:rsidR="008E07DA">
        <w:rPr>
          <w:rFonts w:ascii="Arial" w:hAnsi="Arial" w:cs="Arial"/>
          <w:sz w:val="20"/>
          <w:szCs w:val="20"/>
        </w:rPr>
        <w:instrText xml:space="preserve"> ADDIN EN.CITE.DATA </w:instrText>
      </w:r>
      <w:r w:rsidR="008E07DA">
        <w:rPr>
          <w:rFonts w:ascii="Arial" w:hAnsi="Arial" w:cs="Arial"/>
          <w:sz w:val="20"/>
          <w:szCs w:val="20"/>
        </w:rPr>
      </w:r>
      <w:r w:rsidR="008E07DA">
        <w:rPr>
          <w:rFonts w:ascii="Arial" w:hAnsi="Arial" w:cs="Arial"/>
          <w:sz w:val="20"/>
          <w:szCs w:val="20"/>
        </w:rPr>
        <w:fldChar w:fldCharType="end"/>
      </w:r>
      <w:r w:rsidR="008E07DA">
        <w:rPr>
          <w:rFonts w:ascii="Arial" w:hAnsi="Arial" w:cs="Arial"/>
          <w:sz w:val="20"/>
          <w:szCs w:val="20"/>
        </w:rPr>
      </w:r>
      <w:r w:rsidR="008E07DA">
        <w:rPr>
          <w:rFonts w:ascii="Arial" w:hAnsi="Arial" w:cs="Arial"/>
          <w:sz w:val="20"/>
          <w:szCs w:val="20"/>
        </w:rPr>
        <w:fldChar w:fldCharType="separate"/>
      </w:r>
      <w:r w:rsidR="008E07DA" w:rsidRPr="008E07DA">
        <w:rPr>
          <w:rFonts w:ascii="Arial" w:hAnsi="Arial" w:cs="Arial"/>
          <w:noProof/>
          <w:sz w:val="20"/>
          <w:szCs w:val="20"/>
          <w:vertAlign w:val="superscript"/>
        </w:rPr>
        <w:t>15, 27, 39</w:t>
      </w:r>
      <w:r w:rsidR="008E07DA">
        <w:rPr>
          <w:rFonts w:ascii="Arial" w:hAnsi="Arial" w:cs="Arial"/>
          <w:sz w:val="20"/>
          <w:szCs w:val="20"/>
        </w:rPr>
        <w:fldChar w:fldCharType="end"/>
      </w:r>
    </w:p>
    <w:p w14:paraId="226C8CB5" w14:textId="7702DA26" w:rsidR="00B80CFA" w:rsidRPr="00410DF3" w:rsidRDefault="00B80CFA" w:rsidP="00410DF3">
      <w:pPr>
        <w:spacing w:line="360" w:lineRule="auto"/>
        <w:rPr>
          <w:rFonts w:ascii="Arial" w:hAnsi="Arial" w:cs="Arial"/>
          <w:noProof/>
          <w:sz w:val="20"/>
          <w:szCs w:val="20"/>
          <w:lang w:val="en-US"/>
        </w:rPr>
      </w:pPr>
      <w:r w:rsidRPr="00410DF3">
        <w:rPr>
          <w:rFonts w:ascii="Arial" w:hAnsi="Arial" w:cs="Arial"/>
          <w:sz w:val="20"/>
          <w:szCs w:val="20"/>
        </w:rPr>
        <w:br w:type="page"/>
      </w:r>
    </w:p>
    <w:p w14:paraId="708C033A" w14:textId="77777777" w:rsidR="00B61C79" w:rsidRPr="00EF5F79" w:rsidRDefault="00B61C79" w:rsidP="00EF5F79">
      <w:pPr>
        <w:pStyle w:val="Heading1"/>
      </w:pPr>
      <w:bookmarkStart w:id="21" w:name="_Toc197690634"/>
      <w:r w:rsidRPr="00EF5F79">
        <w:t>Key Australian resources</w:t>
      </w:r>
      <w:bookmarkEnd w:id="21"/>
    </w:p>
    <w:p w14:paraId="0C867306" w14:textId="77777777" w:rsidR="009C4D93" w:rsidRPr="009C4D93" w:rsidRDefault="009C4D93" w:rsidP="009C4D93">
      <w:pPr>
        <w:rPr>
          <w:lang w:val="en-US"/>
        </w:rPr>
      </w:pPr>
    </w:p>
    <w:p w14:paraId="4664CDAB" w14:textId="549F6BC6"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Phoenix Australia – Australian Guidelines for the Prevention and Treatment of Acute Stress Disorder, Posttraumatic Stress Disorder and Complex PTSD – Specific Populations and Trauma Types: Aboriginal and Torres Strait Islander Peoples (2021)</w:t>
      </w:r>
    </w:p>
    <w:p w14:paraId="151A2DDA" w14:textId="4CAB4410" w:rsidR="009539B7" w:rsidRPr="00410DF3" w:rsidRDefault="009539B7"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Australian Government</w:t>
      </w:r>
      <w:r w:rsidR="006E366C" w:rsidRPr="00410DF3">
        <w:rPr>
          <w:rFonts w:ascii="Arial" w:hAnsi="Arial" w:cs="Arial"/>
          <w:sz w:val="20"/>
          <w:szCs w:val="20"/>
        </w:rPr>
        <w:t xml:space="preserve"> –</w:t>
      </w:r>
      <w:r w:rsidRPr="00410DF3">
        <w:rPr>
          <w:rFonts w:ascii="Arial" w:hAnsi="Arial" w:cs="Arial"/>
          <w:sz w:val="20"/>
          <w:szCs w:val="20"/>
        </w:rPr>
        <w:t xml:space="preserve"> National Strategic Framework for Aboriginal and Torres Strait Islander Peoples’ Mental Health and Social and Emotional Wellbeing 2017–2023</w:t>
      </w:r>
    </w:p>
    <w:p w14:paraId="2432EDDE" w14:textId="7B7D6860"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Royal Australian and New Zealand College of Psychiatrists – Clinical Practice Guidelines for Mood Disorders (2020)</w:t>
      </w:r>
    </w:p>
    <w:p w14:paraId="50DC21D5" w14:textId="6895DFFD" w:rsidR="00B61C79" w:rsidRPr="00410DF3" w:rsidRDefault="00B61C79" w:rsidP="00410DF3">
      <w:pPr>
        <w:pStyle w:val="ListParagraph"/>
        <w:numPr>
          <w:ilvl w:val="1"/>
          <w:numId w:val="19"/>
        </w:numPr>
        <w:spacing w:line="360" w:lineRule="auto"/>
        <w:ind w:left="720" w:hanging="360"/>
        <w:rPr>
          <w:rFonts w:ascii="Arial" w:hAnsi="Arial" w:cs="Arial"/>
          <w:sz w:val="20"/>
          <w:szCs w:val="20"/>
        </w:rPr>
      </w:pPr>
      <w:proofErr w:type="spellStart"/>
      <w:r w:rsidRPr="00410DF3">
        <w:rPr>
          <w:rFonts w:ascii="Arial" w:hAnsi="Arial" w:cs="Arial"/>
          <w:sz w:val="20"/>
          <w:szCs w:val="20"/>
        </w:rPr>
        <w:t>Blueknot</w:t>
      </w:r>
      <w:proofErr w:type="spellEnd"/>
      <w:r w:rsidRPr="00410DF3">
        <w:rPr>
          <w:rFonts w:ascii="Arial" w:hAnsi="Arial" w:cs="Arial"/>
          <w:sz w:val="20"/>
          <w:szCs w:val="20"/>
        </w:rPr>
        <w:t xml:space="preserve"> Foundation – Practice Guidelines for Clinical Treatment of Complex Trauma (2019)</w:t>
      </w:r>
    </w:p>
    <w:p w14:paraId="54B46E71" w14:textId="332CB863" w:rsidR="00B61C79" w:rsidRDefault="00B61C79" w:rsidP="00410DF3">
      <w:pPr>
        <w:pStyle w:val="ListParagraph"/>
        <w:numPr>
          <w:ilvl w:val="1"/>
          <w:numId w:val="19"/>
        </w:numPr>
        <w:spacing w:line="360" w:lineRule="auto"/>
        <w:ind w:left="720" w:hanging="360"/>
        <w:rPr>
          <w:rFonts w:ascii="Arial" w:hAnsi="Arial" w:cs="Arial"/>
          <w:sz w:val="20"/>
          <w:szCs w:val="20"/>
        </w:rPr>
      </w:pPr>
      <w:r w:rsidRPr="00410DF3">
        <w:rPr>
          <w:rFonts w:ascii="Arial" w:hAnsi="Arial" w:cs="Arial"/>
          <w:sz w:val="20"/>
          <w:szCs w:val="20"/>
        </w:rPr>
        <w:t>RANZCP Position Statement – Cultural safety (2021) </w:t>
      </w:r>
    </w:p>
    <w:p w14:paraId="1B905890" w14:textId="77777777" w:rsidR="004C3273" w:rsidRDefault="004C3273" w:rsidP="004C3273">
      <w:pPr>
        <w:pStyle w:val="EndNoteBibliography"/>
        <w:numPr>
          <w:ilvl w:val="1"/>
          <w:numId w:val="19"/>
        </w:numPr>
        <w:spacing w:line="360" w:lineRule="auto"/>
        <w:rPr>
          <w:szCs w:val="20"/>
        </w:rPr>
      </w:pPr>
      <w:hyperlink r:id="rId16" w:history="1">
        <w:r w:rsidRPr="003C5D2A">
          <w:rPr>
            <w:rStyle w:val="Hyperlink"/>
            <w:szCs w:val="20"/>
          </w:rPr>
          <w:t>The Aboriginal and Torres Strait Islander Cultural and Health Training Framework</w:t>
        </w:r>
      </w:hyperlink>
    </w:p>
    <w:p w14:paraId="0BA24DCE" w14:textId="77777777" w:rsidR="004C3273" w:rsidRPr="00B279ED" w:rsidRDefault="004C3273" w:rsidP="004C3273">
      <w:pPr>
        <w:pStyle w:val="EndNoteBibliography"/>
        <w:numPr>
          <w:ilvl w:val="1"/>
          <w:numId w:val="19"/>
        </w:numPr>
        <w:spacing w:line="360" w:lineRule="auto"/>
        <w:rPr>
          <w:szCs w:val="20"/>
        </w:rPr>
      </w:pPr>
      <w:hyperlink r:id="rId17" w:history="1">
        <w:r w:rsidRPr="005E3EF1">
          <w:rPr>
            <w:rStyle w:val="Hyperlink"/>
            <w:szCs w:val="20"/>
          </w:rPr>
          <w:t>National Guide to preventive healthcare for Aboriginal and Torres Strait Islander people</w:t>
        </w:r>
      </w:hyperlink>
    </w:p>
    <w:p w14:paraId="6C8F81DE" w14:textId="77777777" w:rsidR="004C3273" w:rsidRDefault="004C3273" w:rsidP="004C3273">
      <w:pPr>
        <w:pStyle w:val="EndNoteBibliography"/>
        <w:numPr>
          <w:ilvl w:val="1"/>
          <w:numId w:val="19"/>
        </w:numPr>
        <w:spacing w:line="360" w:lineRule="auto"/>
        <w:rPr>
          <w:szCs w:val="20"/>
        </w:rPr>
      </w:pPr>
      <w:r>
        <w:t>Abuse and violence: working with our patients in general practice, 5th edition (the White Book) (2021)</w:t>
      </w:r>
    </w:p>
    <w:p w14:paraId="7A1A295F" w14:textId="0BACF4E3" w:rsidR="00257097" w:rsidRPr="00322D2C" w:rsidRDefault="004C3273" w:rsidP="00322D2C">
      <w:pPr>
        <w:pStyle w:val="ListParagraph"/>
        <w:numPr>
          <w:ilvl w:val="1"/>
          <w:numId w:val="19"/>
        </w:numPr>
        <w:spacing w:line="360" w:lineRule="auto"/>
        <w:ind w:left="720" w:hanging="360"/>
        <w:rPr>
          <w:rFonts w:ascii="Arial" w:hAnsi="Arial" w:cs="Arial"/>
          <w:sz w:val="20"/>
          <w:szCs w:val="20"/>
        </w:rPr>
      </w:pPr>
      <w:r w:rsidRPr="00322D2C">
        <w:rPr>
          <w:rFonts w:ascii="Arial" w:hAnsi="Arial" w:cs="Arial"/>
          <w:sz w:val="20"/>
          <w:szCs w:val="20"/>
        </w:rPr>
        <w:t xml:space="preserve">Gayaa </w:t>
      </w:r>
      <w:proofErr w:type="spellStart"/>
      <w:r w:rsidRPr="00322D2C">
        <w:rPr>
          <w:rFonts w:ascii="Arial" w:hAnsi="Arial" w:cs="Arial"/>
          <w:sz w:val="20"/>
          <w:szCs w:val="20"/>
        </w:rPr>
        <w:t>Dhuwi</w:t>
      </w:r>
      <w:proofErr w:type="spellEnd"/>
      <w:r w:rsidRPr="00322D2C">
        <w:rPr>
          <w:rFonts w:ascii="Arial" w:hAnsi="Arial" w:cs="Arial"/>
          <w:sz w:val="20"/>
          <w:szCs w:val="20"/>
        </w:rPr>
        <w:t xml:space="preserve"> (Proud Spirit) Australia – </w:t>
      </w:r>
      <w:hyperlink r:id="rId18" w:history="1">
        <w:r w:rsidRPr="00322D2C">
          <w:rPr>
            <w:rStyle w:val="Hyperlink"/>
            <w:rFonts w:ascii="Arial" w:hAnsi="Arial" w:cs="Arial"/>
            <w:sz w:val="20"/>
            <w:szCs w:val="20"/>
          </w:rPr>
          <w:t>National Aboriginal and Torres Strait Islander Suicide Prevention Strategy 2025–2035</w:t>
        </w:r>
      </w:hyperlink>
    </w:p>
    <w:p w14:paraId="70F3530E" w14:textId="77777777" w:rsidR="007B4F79" w:rsidRPr="00410DF3" w:rsidRDefault="007B4F79" w:rsidP="00410DF3">
      <w:pPr>
        <w:spacing w:line="360" w:lineRule="auto"/>
        <w:rPr>
          <w:rFonts w:ascii="Arial" w:eastAsiaTheme="minorHAnsi" w:hAnsi="Arial" w:cs="Arial"/>
          <w:b/>
          <w:bCs/>
          <w:color w:val="3A95AD"/>
          <w:sz w:val="20"/>
          <w:szCs w:val="20"/>
          <w:u w:color="FDBE57"/>
        </w:rPr>
      </w:pPr>
      <w:r w:rsidRPr="00410DF3">
        <w:rPr>
          <w:rFonts w:ascii="Arial" w:hAnsi="Arial" w:cs="Arial"/>
          <w:sz w:val="20"/>
          <w:szCs w:val="20"/>
        </w:rPr>
        <w:br w:type="page"/>
      </w:r>
    </w:p>
    <w:p w14:paraId="6F663E68" w14:textId="77777777" w:rsidR="008E07DA" w:rsidRDefault="00B61C79" w:rsidP="00EF5F79">
      <w:pPr>
        <w:pStyle w:val="Heading1"/>
      </w:pPr>
      <w:bookmarkStart w:id="22" w:name="_Toc197690635"/>
      <w:r w:rsidRPr="00EF5F79">
        <w:t>References</w:t>
      </w:r>
      <w:bookmarkEnd w:id="22"/>
    </w:p>
    <w:p w14:paraId="63ABF32A" w14:textId="77777777" w:rsidR="008E07DA" w:rsidRDefault="008E07DA" w:rsidP="008E07DA"/>
    <w:p w14:paraId="53F82DDB" w14:textId="1691702A" w:rsidR="008E07DA" w:rsidRPr="008E07DA" w:rsidRDefault="008E07DA" w:rsidP="008E07DA">
      <w:pPr>
        <w:pStyle w:val="EndNoteBibliography"/>
        <w:spacing w:line="259" w:lineRule="auto"/>
      </w:pPr>
      <w:r>
        <w:fldChar w:fldCharType="begin"/>
      </w:r>
      <w:r>
        <w:instrText xml:space="preserve"> ADDIN EN.REFLIST </w:instrText>
      </w:r>
      <w:r>
        <w:fldChar w:fldCharType="separate"/>
      </w:r>
      <w:r w:rsidRPr="008E07DA">
        <w:t>1.</w:t>
      </w:r>
      <w:r w:rsidRPr="008E07DA">
        <w:tab/>
        <w:t xml:space="preserve">Australian Government. National Strategic Framework for Aboriginal and Torres Strait Islander Peoples’ Mental Health and Social and Emotional Wellbeing 2017-2023 2017. Available from: </w:t>
      </w:r>
      <w:hyperlink r:id="rId19" w:history="1">
        <w:r w:rsidRPr="008E07DA">
          <w:rPr>
            <w:rStyle w:val="Hyperlink"/>
          </w:rPr>
          <w:t>www.niaa.gov.au/resource-centre/national-strategic-framework-aboriginal-and-torres-strait-islander-peoples-mental</w:t>
        </w:r>
      </w:hyperlink>
      <w:r w:rsidRPr="008E07DA">
        <w:t>.</w:t>
      </w:r>
    </w:p>
    <w:p w14:paraId="06904237" w14:textId="13FB1774" w:rsidR="008E07DA" w:rsidRPr="008E07DA" w:rsidRDefault="008E07DA" w:rsidP="008E07DA">
      <w:pPr>
        <w:pStyle w:val="EndNoteBibliography"/>
        <w:spacing w:line="259" w:lineRule="auto"/>
      </w:pPr>
      <w:r w:rsidRPr="008E07DA">
        <w:t>2.</w:t>
      </w:r>
      <w:r w:rsidRPr="008E07DA">
        <w:tab/>
        <w:t xml:space="preserve">Australian Bureau of Statistics. National Study of Mental Health and Wellbeing 2023 [updated Oct 2023; accessed Apr 2025]. Available from: </w:t>
      </w:r>
      <w:hyperlink r:id="rId20" w:history="1">
        <w:r w:rsidRPr="008E07DA">
          <w:rPr>
            <w:rStyle w:val="Hyperlink"/>
          </w:rPr>
          <w:t>www.abs.gov.au/statistics/health/mental-health/national-study-mental-health-and-wellbeing/latest-release</w:t>
        </w:r>
      </w:hyperlink>
      <w:r w:rsidRPr="008E07DA">
        <w:t>.</w:t>
      </w:r>
    </w:p>
    <w:p w14:paraId="729D8343" w14:textId="5CD4099E" w:rsidR="008E07DA" w:rsidRPr="008E07DA" w:rsidRDefault="008E07DA" w:rsidP="008E07DA">
      <w:pPr>
        <w:pStyle w:val="EndNoteBibliography"/>
        <w:spacing w:line="259" w:lineRule="auto"/>
      </w:pPr>
      <w:r w:rsidRPr="008E07DA">
        <w:t>3.</w:t>
      </w:r>
      <w:r w:rsidRPr="008E07DA">
        <w:tab/>
        <w:t xml:space="preserve">Australian Institute of Health and Welfare. Deaths in Australia  [updated Apr 2025; accessed May 2025]. Available from: </w:t>
      </w:r>
      <w:hyperlink r:id="rId21" w:history="1">
        <w:r w:rsidRPr="008E07DA">
          <w:rPr>
            <w:rStyle w:val="Hyperlink"/>
          </w:rPr>
          <w:t>www.aihw.gov.au/reports/life-expectancy-deaths/deaths-in-australia/contents/about</w:t>
        </w:r>
      </w:hyperlink>
      <w:r w:rsidRPr="008E07DA">
        <w:t>.</w:t>
      </w:r>
    </w:p>
    <w:p w14:paraId="266BE383" w14:textId="4C7A45C8" w:rsidR="008E07DA" w:rsidRPr="008E07DA" w:rsidRDefault="008E07DA" w:rsidP="008E07DA">
      <w:pPr>
        <w:pStyle w:val="EndNoteBibliography"/>
        <w:spacing w:line="259" w:lineRule="auto"/>
      </w:pPr>
      <w:r w:rsidRPr="008E07DA">
        <w:t>4.</w:t>
      </w:r>
      <w:r w:rsidRPr="008E07DA">
        <w:tab/>
        <w:t xml:space="preserve">Australian Bureau of Statistics. Aboriginal and Torres Strait Islander people: Census 2021 [updated Jun 2022; accessed Apr 2025]. Available from: </w:t>
      </w:r>
      <w:hyperlink r:id="rId22" w:history="1">
        <w:r w:rsidRPr="008E07DA">
          <w:rPr>
            <w:rStyle w:val="Hyperlink"/>
          </w:rPr>
          <w:t>www.abs.gov.au/statistics/people/aboriginal-and-torres-strait-islander-peoples/aboriginal-and-torres-strait-islander-people-census/2021</w:t>
        </w:r>
      </w:hyperlink>
      <w:r w:rsidRPr="008E07DA">
        <w:t>.</w:t>
      </w:r>
    </w:p>
    <w:p w14:paraId="4C56CFAF" w14:textId="20602BC8" w:rsidR="008E07DA" w:rsidRPr="008E07DA" w:rsidRDefault="008E07DA" w:rsidP="008E07DA">
      <w:pPr>
        <w:pStyle w:val="EndNoteBibliography"/>
        <w:spacing w:line="259" w:lineRule="auto"/>
      </w:pPr>
      <w:r w:rsidRPr="008E07DA">
        <w:t>5.</w:t>
      </w:r>
      <w:r w:rsidRPr="008E07DA">
        <w:tab/>
        <w:t xml:space="preserve">Australian Bureau of Statistics. National Aboriginal and Torres Strait Islander Health Survey 2024 [updated Nov 2024; accessed Apr 2025]. Available from: </w:t>
      </w:r>
      <w:hyperlink r:id="rId23" w:history="1">
        <w:r w:rsidRPr="008E07DA">
          <w:rPr>
            <w:rStyle w:val="Hyperlink"/>
          </w:rPr>
          <w:t>www.abs.gov.au/statistics/people/aboriginal-and-torres-strait-islander-peoples/national-aboriginal-and-torres-strait-islander-health-survey/latest-release</w:t>
        </w:r>
      </w:hyperlink>
      <w:r w:rsidRPr="008E07DA">
        <w:t>.</w:t>
      </w:r>
    </w:p>
    <w:p w14:paraId="4688AD18" w14:textId="0DA95CC7" w:rsidR="008E07DA" w:rsidRPr="008E07DA" w:rsidRDefault="008E07DA" w:rsidP="008E07DA">
      <w:pPr>
        <w:pStyle w:val="EndNoteBibliography"/>
        <w:spacing w:line="259" w:lineRule="auto"/>
      </w:pPr>
      <w:r w:rsidRPr="008E07DA">
        <w:t>6.</w:t>
      </w:r>
      <w:r w:rsidRPr="008E07DA">
        <w:tab/>
        <w:t xml:space="preserve">Australian Institute of Health and Welfare. Health and wellbeing of First Nations people 2024 [updated Jul 2024; accessed Apr 2025]. Available from: </w:t>
      </w:r>
      <w:hyperlink r:id="rId24" w:history="1">
        <w:r w:rsidRPr="008E07DA">
          <w:rPr>
            <w:rStyle w:val="Hyperlink"/>
          </w:rPr>
          <w:t>www.aihw.gov.au/reports/australias-health/indigenous-health-and-wellbeing</w:t>
        </w:r>
      </w:hyperlink>
      <w:r w:rsidRPr="008E07DA">
        <w:t>.</w:t>
      </w:r>
    </w:p>
    <w:p w14:paraId="09CECF1B" w14:textId="77777777" w:rsidR="008E07DA" w:rsidRPr="008E07DA" w:rsidRDefault="008E07DA" w:rsidP="008E07DA">
      <w:pPr>
        <w:pStyle w:val="EndNoteBibliography"/>
        <w:spacing w:line="259" w:lineRule="auto"/>
      </w:pPr>
      <w:r w:rsidRPr="008E07DA">
        <w:t>7.</w:t>
      </w:r>
      <w:r w:rsidRPr="008E07DA">
        <w:tab/>
        <w:t>McNamara BJ, Banks E, Gubhaju L, Joshy G, Williamson A, Raphael B, et al. Factors relating to high psychological distress in Indigenous Australians and their contribution to Indigenous-non-Indigenous disparities. Aust N Z J Public Health. 2018;42(2):145-52.</w:t>
      </w:r>
    </w:p>
    <w:p w14:paraId="407823E8" w14:textId="77777777" w:rsidR="008E07DA" w:rsidRPr="008E07DA" w:rsidRDefault="008E07DA" w:rsidP="008E07DA">
      <w:pPr>
        <w:pStyle w:val="EndNoteBibliography"/>
        <w:spacing w:line="259" w:lineRule="auto"/>
      </w:pPr>
      <w:r w:rsidRPr="008E07DA">
        <w:t>8.</w:t>
      </w:r>
      <w:r w:rsidRPr="008E07DA">
        <w:tab/>
        <w:t>Carlin E, Cox Z, Orazi K, Derry KL, Dudgeon P. Exploring Mental Health Presentations in Remote Aboriginal Community Controlled Health Services in the Kimberley Region of Western Australia Using an Audit and File Reviews. Int J Environ Res Public Health. 2022;19(3).</w:t>
      </w:r>
    </w:p>
    <w:p w14:paraId="163141C2" w14:textId="77777777" w:rsidR="008E07DA" w:rsidRPr="008E07DA" w:rsidRDefault="008E07DA" w:rsidP="008E07DA">
      <w:pPr>
        <w:pStyle w:val="EndNoteBibliography"/>
        <w:spacing w:line="259" w:lineRule="auto"/>
      </w:pPr>
      <w:r w:rsidRPr="008E07DA">
        <w:t>9.</w:t>
      </w:r>
      <w:r w:rsidRPr="008E07DA">
        <w:tab/>
        <w:t>Young C, Burgess L, Falster K, Zoega H, Banks E, Clapham K, et al. Mental health-related service and medicine use among a cohort of urban Aboriginal children and young people: Data linkage study. Aust N Z J Psychiatry. 2024;58(9):787-99.</w:t>
      </w:r>
    </w:p>
    <w:p w14:paraId="52ACC44C" w14:textId="77777777" w:rsidR="008E07DA" w:rsidRPr="008E07DA" w:rsidRDefault="008E07DA" w:rsidP="008E07DA">
      <w:pPr>
        <w:pStyle w:val="EndNoteBibliography"/>
        <w:spacing w:line="259" w:lineRule="auto"/>
      </w:pPr>
      <w:r w:rsidRPr="008E07DA">
        <w:t>10.</w:t>
      </w:r>
      <w:r w:rsidRPr="008E07DA">
        <w:tab/>
        <w:t>Gartland D, Nikolof A, Glover K, Leane C, Cahir P, Hameed M, et al. Patterns of Health and Health Service Use in a Prospective Cohort of Aboriginal and Torres Strait Islander Children Aged 5-9 Years Living in Urban, Regional and Remote Areas of South Australia. Int J Environ Res Public Health. 2023;20(12).</w:t>
      </w:r>
    </w:p>
    <w:p w14:paraId="4B3B1C1B" w14:textId="77777777" w:rsidR="008E07DA" w:rsidRPr="008E07DA" w:rsidRDefault="008E07DA" w:rsidP="008E07DA">
      <w:pPr>
        <w:pStyle w:val="EndNoteBibliography"/>
        <w:spacing w:line="259" w:lineRule="auto"/>
      </w:pPr>
      <w:r w:rsidRPr="008E07DA">
        <w:t>11.</w:t>
      </w:r>
      <w:r w:rsidRPr="008E07DA">
        <w:tab/>
        <w:t>Harriss LR, Kyle M, Connolly K, Murgha E, Bulmer M, Miller D, et al. Screening for depression in young Indigenous people: building on a unique community initiative. Aust J Prim Health. 2018.</w:t>
      </w:r>
    </w:p>
    <w:p w14:paraId="6865C1D9" w14:textId="2DC21431" w:rsidR="008E07DA" w:rsidRPr="008E07DA" w:rsidRDefault="008E07DA" w:rsidP="008E07DA">
      <w:pPr>
        <w:pStyle w:val="EndNoteBibliography"/>
        <w:spacing w:line="259" w:lineRule="auto"/>
      </w:pPr>
      <w:r w:rsidRPr="008E07DA">
        <w:t>12.</w:t>
      </w:r>
      <w:r w:rsidRPr="008E07DA">
        <w:tab/>
        <w:t xml:space="preserve">Martin G, Lovelock K, Stevenson B. An overview of Indigenous mental health and suicide prevention in Australia: Australian Institute of Health and Welfare; 2023. Available from: </w:t>
      </w:r>
      <w:hyperlink r:id="rId25" w:history="1">
        <w:r w:rsidRPr="008E07DA">
          <w:rPr>
            <w:rStyle w:val="Hyperlink"/>
          </w:rPr>
          <w:t>www.indigenousmhspc.gov.au/publications/overview</w:t>
        </w:r>
      </w:hyperlink>
      <w:r w:rsidRPr="008E07DA">
        <w:t>.</w:t>
      </w:r>
    </w:p>
    <w:p w14:paraId="3F024817" w14:textId="77777777" w:rsidR="008E07DA" w:rsidRPr="008E07DA" w:rsidRDefault="008E07DA" w:rsidP="008E07DA">
      <w:pPr>
        <w:pStyle w:val="EndNoteBibliography"/>
        <w:spacing w:line="259" w:lineRule="auto"/>
      </w:pPr>
      <w:r w:rsidRPr="008E07DA">
        <w:t>13.</w:t>
      </w:r>
      <w:r w:rsidRPr="008E07DA">
        <w:tab/>
        <w:t>Darwin L, Tujague N, Ryan K, et al. We are Strong. We are Resilient. But we are Tired” – Voices from the Aboriginal and Torres Strait Islander Lived Experience Centre Yarning Circles Report. The Seedling Group and The Lived Experience Centre, in collaboration with Black Dog Institute 2020.</w:t>
      </w:r>
    </w:p>
    <w:p w14:paraId="413076DB" w14:textId="77777777" w:rsidR="008E07DA" w:rsidRPr="008E07DA" w:rsidRDefault="008E07DA" w:rsidP="008E07DA">
      <w:pPr>
        <w:pStyle w:val="EndNoteBibliography"/>
        <w:spacing w:line="259" w:lineRule="auto"/>
      </w:pPr>
      <w:r w:rsidRPr="008E07DA">
        <w:t>14.</w:t>
      </w:r>
      <w:r w:rsidRPr="008E07DA">
        <w:tab/>
        <w:t>Kairuz CA, Casanelia LM, Bennett-Brook K, Coombes J, Yadav UN. Impact of racism and discrimination on the physical and mental health among Aboriginal and Torres Strait Islander peoples living in Australia: a protocol for a scoping review. Syst Rev. 2020;9(1):223.</w:t>
      </w:r>
    </w:p>
    <w:p w14:paraId="50DCCEBC" w14:textId="77777777" w:rsidR="008E07DA" w:rsidRPr="008E07DA" w:rsidRDefault="008E07DA" w:rsidP="008E07DA">
      <w:pPr>
        <w:pStyle w:val="EndNoteBibliography"/>
        <w:spacing w:line="259" w:lineRule="auto"/>
      </w:pPr>
      <w:r w:rsidRPr="008E07DA">
        <w:t>15.</w:t>
      </w:r>
      <w:r w:rsidRPr="008E07DA">
        <w:tab/>
        <w:t>Hinton R, Kavanagh DJ, Barclay L, Chenhall R, Nagel T. Developing a best practice pathway to support improvements in Indigenous Australians' mental health and well-being: a qualitative study. BMJ Open. 2015;5(8):e007938.</w:t>
      </w:r>
    </w:p>
    <w:p w14:paraId="3E746B16" w14:textId="600501D1" w:rsidR="008E07DA" w:rsidRPr="008E07DA" w:rsidRDefault="008E07DA" w:rsidP="008E07DA">
      <w:pPr>
        <w:pStyle w:val="EndNoteBibliography"/>
        <w:spacing w:line="259" w:lineRule="auto"/>
      </w:pPr>
      <w:r w:rsidRPr="008E07DA">
        <w:t>16.</w:t>
      </w:r>
      <w:r w:rsidRPr="008E07DA">
        <w:tab/>
        <w:t xml:space="preserve">Day M, Carlson B, Bonson D, Farrelly T. Aboriginal and Torres Strait Islander LGBTQIASB+ people and mental health and wellbeing: Australian Institute of Health and Welfare; 2022. Available from: </w:t>
      </w:r>
      <w:hyperlink r:id="rId26" w:history="1">
        <w:r w:rsidRPr="008E07DA">
          <w:rPr>
            <w:rStyle w:val="Hyperlink"/>
          </w:rPr>
          <w:t>www.indigenousmhspc.gov.au/publications/lgbtqiasb-wellbeing</w:t>
        </w:r>
      </w:hyperlink>
      <w:r w:rsidRPr="008E07DA">
        <w:t>.</w:t>
      </w:r>
    </w:p>
    <w:p w14:paraId="590532BC" w14:textId="77777777" w:rsidR="008E07DA" w:rsidRPr="008E07DA" w:rsidRDefault="008E07DA" w:rsidP="008E07DA">
      <w:pPr>
        <w:pStyle w:val="EndNoteBibliography"/>
        <w:spacing w:line="259" w:lineRule="auto"/>
      </w:pPr>
      <w:r w:rsidRPr="008E07DA">
        <w:t>17.</w:t>
      </w:r>
      <w:r w:rsidRPr="008E07DA">
        <w:tab/>
        <w:t>Kalucy D, Nixon J, Parvizian M, Fernando P, Sherriff S, McMellon J, et al. Exploring pathways to mental healthcare for urban Aboriginal young people: a qualitative interview study. BMJ Open. 2019;9(7):e025670.</w:t>
      </w:r>
    </w:p>
    <w:p w14:paraId="7704DA6D" w14:textId="77777777" w:rsidR="008E07DA" w:rsidRPr="008E07DA" w:rsidRDefault="008E07DA" w:rsidP="008E07DA">
      <w:pPr>
        <w:pStyle w:val="EndNoteBibliography"/>
        <w:spacing w:line="259" w:lineRule="auto"/>
      </w:pPr>
      <w:r w:rsidRPr="008E07DA">
        <w:t>18.</w:t>
      </w:r>
      <w:r w:rsidRPr="008E07DA">
        <w:tab/>
        <w:t>Langham E, McCalman J, Matthews V, Bainbridge RG, Nattabi B, Kinchin I, et al. Social and Emotional Wellbeing Screening for Aboriginal and Torres Strait Islanders within Primary Health Care: A Series of Missed Opportunities? Front Public Health. 2017;5:159.</w:t>
      </w:r>
    </w:p>
    <w:p w14:paraId="1C9F680C" w14:textId="77777777" w:rsidR="008E07DA" w:rsidRPr="008E07DA" w:rsidRDefault="008E07DA" w:rsidP="008E07DA">
      <w:pPr>
        <w:pStyle w:val="EndNoteBibliography"/>
        <w:spacing w:line="259" w:lineRule="auto"/>
      </w:pPr>
      <w:r w:rsidRPr="008E07DA">
        <w:t>19.</w:t>
      </w:r>
      <w:r w:rsidRPr="008E07DA">
        <w:tab/>
        <w:t>Brown A, Mentha R, Howard M, Rowley K, Reilly R, Paquet C, et al. Men, hearts and minds: developing and piloting culturally specific psychometric tools assessing psychosocial stress and depression in central Australian Aboriginal men. Soc Psychiatry Psychiatr Epidemiol. 2016;51(2):211-23.</w:t>
      </w:r>
    </w:p>
    <w:p w14:paraId="52EBE896" w14:textId="77777777" w:rsidR="008E07DA" w:rsidRPr="008E07DA" w:rsidRDefault="008E07DA" w:rsidP="008E07DA">
      <w:pPr>
        <w:pStyle w:val="EndNoteBibliography"/>
        <w:spacing w:line="259" w:lineRule="auto"/>
      </w:pPr>
      <w:r w:rsidRPr="008E07DA">
        <w:t>20.</w:t>
      </w:r>
      <w:r w:rsidRPr="008E07DA">
        <w:tab/>
        <w:t>Carlin E, Ferrari K, Spry EP, Williams M, Atkinson D, Marley JV. Implementation of the 'Kimberley Mum's Mood Scale' across primary health care services in the Kimberley region of Western Australia: A mixed methods assessment. PLoS One. 2022;17(9):e0273689.</w:t>
      </w:r>
    </w:p>
    <w:p w14:paraId="05F9C101" w14:textId="77777777" w:rsidR="008E07DA" w:rsidRPr="008E07DA" w:rsidRDefault="008E07DA" w:rsidP="008E07DA">
      <w:pPr>
        <w:pStyle w:val="EndNoteBibliography"/>
        <w:spacing w:line="259" w:lineRule="auto"/>
      </w:pPr>
      <w:r w:rsidRPr="008E07DA">
        <w:t>21.</w:t>
      </w:r>
      <w:r w:rsidRPr="008E07DA">
        <w:tab/>
        <w:t>Marley JV, Kotz J, Engelke C, Williams M, Stephen D, Coutinho S, et al. Validity and Acceptability of Kimberley Mum's Mood Scale to Screen for Perinatal Anxiety and Depression in Remote Aboriginal Health Care Settings. PLoS One. 2017;12(1):e0168969.</w:t>
      </w:r>
    </w:p>
    <w:p w14:paraId="69503709" w14:textId="77777777" w:rsidR="008E07DA" w:rsidRPr="008E07DA" w:rsidRDefault="008E07DA" w:rsidP="008E07DA">
      <w:pPr>
        <w:pStyle w:val="EndNoteBibliography"/>
        <w:spacing w:line="259" w:lineRule="auto"/>
      </w:pPr>
      <w:r w:rsidRPr="008E07DA">
        <w:t>22.</w:t>
      </w:r>
      <w:r w:rsidRPr="008E07DA">
        <w:tab/>
        <w:t>Getting it Right: validating a culturally specific screening tool for depression (aPHQ-9) in Aboriginal and Torres Strait Islander Australians. Med J Aust. 2019;211(1):24-30.</w:t>
      </w:r>
    </w:p>
    <w:p w14:paraId="41A80FAF" w14:textId="77777777" w:rsidR="008E07DA" w:rsidRPr="008E07DA" w:rsidRDefault="008E07DA" w:rsidP="008E07DA">
      <w:pPr>
        <w:pStyle w:val="EndNoteBibliography"/>
        <w:spacing w:line="259" w:lineRule="auto"/>
      </w:pPr>
      <w:r w:rsidRPr="008E07DA">
        <w:t>23.</w:t>
      </w:r>
      <w:r w:rsidRPr="008E07DA">
        <w:tab/>
        <w:t>Farnbach S, Gee G, Eades AM, Evans JR, Fernando J, Hammond B, et al. Process evaluation of the Getting it Right study and acceptability and feasibility of screening for depression with the aPHQ-9. BMC Public Health. 2019;19(1):1270.</w:t>
      </w:r>
    </w:p>
    <w:p w14:paraId="628FF849" w14:textId="77777777" w:rsidR="008E07DA" w:rsidRPr="008E07DA" w:rsidRDefault="008E07DA" w:rsidP="008E07DA">
      <w:pPr>
        <w:pStyle w:val="EndNoteBibliography"/>
        <w:spacing w:line="259" w:lineRule="auto"/>
      </w:pPr>
      <w:r w:rsidRPr="008E07DA">
        <w:t>24.</w:t>
      </w:r>
      <w:r w:rsidRPr="008E07DA">
        <w:tab/>
        <w:t>Skinner T, Brown A, Teixeira-Pinto A, Farnbach S, Glozier N, Askew DA, et al. Sensitivity and specificity of Aboriginal-developed items to supplement the adapted PHQ-9 screening measure for depression: results from the Getting it Right study. Med J Aust. 2024;221(5):258-63.</w:t>
      </w:r>
    </w:p>
    <w:p w14:paraId="13AA1E25" w14:textId="77777777" w:rsidR="008E07DA" w:rsidRPr="008E07DA" w:rsidRDefault="008E07DA" w:rsidP="008E07DA">
      <w:pPr>
        <w:pStyle w:val="EndNoteBibliography"/>
        <w:spacing w:line="259" w:lineRule="auto"/>
      </w:pPr>
      <w:r w:rsidRPr="008E07DA">
        <w:t>25.</w:t>
      </w:r>
      <w:r w:rsidRPr="008E07DA">
        <w:tab/>
        <w:t>Meldrum K, Wallace V, Webb T, Ridgway L, Quigley R, Strivens E, et al. A Delphi study and development of a social and emotional wellbeing screening tool for Australian First Nations Peoples living in the Torres Strait and Northern Peninsula Area of Australia. PLoS One. 2024;19(6):e0306316.</w:t>
      </w:r>
    </w:p>
    <w:p w14:paraId="73D68281" w14:textId="3C8A00FB" w:rsidR="008E07DA" w:rsidRPr="008E07DA" w:rsidRDefault="008E07DA" w:rsidP="008E07DA">
      <w:pPr>
        <w:pStyle w:val="EndNoteBibliography"/>
        <w:spacing w:line="259" w:lineRule="auto"/>
      </w:pPr>
      <w:r w:rsidRPr="008E07DA">
        <w:t>26.</w:t>
      </w:r>
      <w:r w:rsidRPr="008E07DA">
        <w:tab/>
        <w:t xml:space="preserve">Australian Institute of Health and Welfare. Aboriginal and Torres Strait Islander people and primary health care: patterns of service use, preferences, and access to services 2024 [updated Dec 2024; accessed Apr 2025]. Available from: </w:t>
      </w:r>
      <w:hyperlink r:id="rId27" w:history="1">
        <w:r w:rsidRPr="008E07DA">
          <w:rPr>
            <w:rStyle w:val="Hyperlink"/>
          </w:rPr>
          <w:t>www.aihw.gov.au/reports/indigenous-australians/first-nations-people-primary-health-care/contents/summary</w:t>
        </w:r>
      </w:hyperlink>
      <w:r w:rsidRPr="008E07DA">
        <w:t>.</w:t>
      </w:r>
    </w:p>
    <w:p w14:paraId="3346E436" w14:textId="77777777" w:rsidR="008E07DA" w:rsidRPr="008E07DA" w:rsidRDefault="008E07DA" w:rsidP="008E07DA">
      <w:pPr>
        <w:pStyle w:val="EndNoteBibliography"/>
        <w:spacing w:line="259" w:lineRule="auto"/>
      </w:pPr>
      <w:r w:rsidRPr="008E07DA">
        <w:t>27.</w:t>
      </w:r>
      <w:r w:rsidRPr="008E07DA">
        <w:tab/>
        <w:t>Reifels L, Nicholas A, Fletcher J, Bassilios B, King K, Ewen S, et al. Enhanced primary mental healthcare for Indigenous Australians: service implementation strategies and perspectives of providers. Glob Health Res Policy. 2018;3:16.</w:t>
      </w:r>
    </w:p>
    <w:p w14:paraId="14F7FDD2" w14:textId="77777777" w:rsidR="008E07DA" w:rsidRPr="008E07DA" w:rsidRDefault="008E07DA" w:rsidP="008E07DA">
      <w:pPr>
        <w:pStyle w:val="EndNoteBibliography"/>
        <w:spacing w:line="259" w:lineRule="auto"/>
      </w:pPr>
      <w:r w:rsidRPr="008E07DA">
        <w:t>28.</w:t>
      </w:r>
      <w:r w:rsidRPr="008E07DA">
        <w:tab/>
        <w:t>Webb T, Meldrum K, Wapau C, Sagigi B, Quigley R, Strivens E, et al. How First Nations peoples living in the Torres Strait and Northern Peninsula Area describe and discuss social and emotional well-being. Aust J Rural Health. 2024;32(6):1216-26.</w:t>
      </w:r>
    </w:p>
    <w:p w14:paraId="4560B52F" w14:textId="063B6066" w:rsidR="008E07DA" w:rsidRPr="008E07DA" w:rsidRDefault="008E07DA" w:rsidP="008E07DA">
      <w:pPr>
        <w:pStyle w:val="EndNoteBibliography"/>
        <w:spacing w:line="259" w:lineRule="auto"/>
      </w:pPr>
      <w:r w:rsidRPr="008E07DA">
        <w:t>29.</w:t>
      </w:r>
      <w:r w:rsidRPr="008E07DA">
        <w:tab/>
        <w:t xml:space="preserve">Darwin L, Vervoort S, Vollert E, Blustein S. Intergenerational trauma and mental health: Australian Institute of Health and Welfare; 2023. Available from: </w:t>
      </w:r>
      <w:hyperlink r:id="rId28" w:history="1">
        <w:r w:rsidRPr="008E07DA">
          <w:rPr>
            <w:rStyle w:val="Hyperlink"/>
          </w:rPr>
          <w:t>www.indigenousmhspc.gov.au/publications/trauma</w:t>
        </w:r>
      </w:hyperlink>
      <w:r w:rsidRPr="008E07DA">
        <w:t>.</w:t>
      </w:r>
    </w:p>
    <w:p w14:paraId="2CA1FEAA" w14:textId="3BDF4BEF" w:rsidR="008E07DA" w:rsidRPr="008E07DA" w:rsidRDefault="008E07DA" w:rsidP="008E07DA">
      <w:pPr>
        <w:pStyle w:val="EndNoteBibliography"/>
        <w:spacing w:line="259" w:lineRule="auto"/>
      </w:pPr>
      <w:r w:rsidRPr="008E07DA">
        <w:t>30.</w:t>
      </w:r>
      <w:r w:rsidRPr="008E07DA">
        <w:tab/>
        <w:t xml:space="preserve">General Practice Mental Health Standards Collaboration (GPMHSC). Rapid review on trauma-informed care in primary care settings 2022 [accessed Apr 2025]. Available from: </w:t>
      </w:r>
      <w:hyperlink r:id="rId29" w:history="1">
        <w:r w:rsidRPr="008E07DA">
          <w:rPr>
            <w:rStyle w:val="Hyperlink"/>
          </w:rPr>
          <w:t>www.gpmhsc.org.au/resourcehub/c/literature-review</w:t>
        </w:r>
      </w:hyperlink>
      <w:r w:rsidRPr="008E07DA">
        <w:t>.</w:t>
      </w:r>
    </w:p>
    <w:p w14:paraId="4AC85A68" w14:textId="77777777" w:rsidR="008E07DA" w:rsidRPr="008E07DA" w:rsidRDefault="008E07DA" w:rsidP="008E07DA">
      <w:pPr>
        <w:pStyle w:val="EndNoteBibliography"/>
        <w:spacing w:line="259" w:lineRule="auto"/>
      </w:pPr>
      <w:r w:rsidRPr="008E07DA">
        <w:t>31.</w:t>
      </w:r>
      <w:r w:rsidRPr="008E07DA">
        <w:tab/>
        <w:t>Purkey E, Patel R, Beckett T, Mathieu F. Primary care experiences of women with a history of childhood trauma and chronic disease: Trauma-informed care approach. Can Fam Physician. 2018;64(3):204-11.</w:t>
      </w:r>
    </w:p>
    <w:p w14:paraId="170915C2" w14:textId="77777777" w:rsidR="008E07DA" w:rsidRPr="008E07DA" w:rsidRDefault="008E07DA" w:rsidP="008E07DA">
      <w:pPr>
        <w:pStyle w:val="EndNoteBibliography"/>
        <w:spacing w:line="259" w:lineRule="auto"/>
      </w:pPr>
      <w:r w:rsidRPr="008E07DA">
        <w:t>32.</w:t>
      </w:r>
      <w:r w:rsidRPr="008E07DA">
        <w:tab/>
        <w:t>Purkey E, Patel R, Phillips SP. Trauma-informed care: Better care for everyone. Can Fam Physician. 2018;64(3):170-2.</w:t>
      </w:r>
    </w:p>
    <w:p w14:paraId="263242CB" w14:textId="77777777" w:rsidR="008E07DA" w:rsidRPr="008E07DA" w:rsidRDefault="008E07DA" w:rsidP="008E07DA">
      <w:pPr>
        <w:pStyle w:val="EndNoteBibliography"/>
        <w:spacing w:line="259" w:lineRule="auto"/>
      </w:pPr>
      <w:r w:rsidRPr="008E07DA">
        <w:t>33.</w:t>
      </w:r>
      <w:r w:rsidRPr="008E07DA">
        <w:tab/>
        <w:t>Roberts SJ, Chandler GE, Kalmakis K. A model for trauma-informed primary care. J Am Assoc Nurse Pract. 2019;31(2):139-44.</w:t>
      </w:r>
    </w:p>
    <w:p w14:paraId="1690A9CA" w14:textId="77777777" w:rsidR="008E07DA" w:rsidRPr="008E07DA" w:rsidRDefault="008E07DA" w:rsidP="008E07DA">
      <w:pPr>
        <w:pStyle w:val="EndNoteBibliography"/>
        <w:spacing w:line="259" w:lineRule="auto"/>
      </w:pPr>
      <w:r w:rsidRPr="008E07DA">
        <w:t>34.</w:t>
      </w:r>
      <w:r w:rsidRPr="008E07DA">
        <w:tab/>
        <w:t>Tomaz T, Castro-Vale I. Trauma-Informed Care in Primary Health Settings-Which Is Even More Needed in Times of COVID-19. Healthcare (Basel). 2020;8(3).</w:t>
      </w:r>
    </w:p>
    <w:p w14:paraId="2F6FB05B" w14:textId="77346F9A" w:rsidR="008E07DA" w:rsidRPr="008E07DA" w:rsidRDefault="008E07DA" w:rsidP="008E07DA">
      <w:pPr>
        <w:pStyle w:val="EndNoteBibliography"/>
        <w:spacing w:line="259" w:lineRule="auto"/>
      </w:pPr>
      <w:r w:rsidRPr="008E07DA">
        <w:t>35.</w:t>
      </w:r>
      <w:r w:rsidRPr="008E07DA">
        <w:tab/>
        <w:t xml:space="preserve">Australian Institute of Health and Welfare. Cultural safety in health care for Indigenous Australians: monitoring framework 2023 [updated Jul 2023; accessed Apr 2025]. Available from: </w:t>
      </w:r>
      <w:hyperlink r:id="rId30" w:history="1">
        <w:r w:rsidRPr="008E07DA">
          <w:rPr>
            <w:rStyle w:val="Hyperlink"/>
          </w:rPr>
          <w:t>www.aihw.gov.au/reports/indigenous-australians/cultural-safety-health-care-framework/contents/background-material</w:t>
        </w:r>
      </w:hyperlink>
      <w:r w:rsidRPr="008E07DA">
        <w:t>.</w:t>
      </w:r>
    </w:p>
    <w:p w14:paraId="0CB5833B" w14:textId="357A961B" w:rsidR="008E07DA" w:rsidRPr="008E07DA" w:rsidRDefault="008E07DA" w:rsidP="008E07DA">
      <w:pPr>
        <w:pStyle w:val="EndNoteBibliography"/>
        <w:spacing w:line="259" w:lineRule="auto"/>
      </w:pPr>
      <w:r w:rsidRPr="008E07DA">
        <w:t>36.</w:t>
      </w:r>
      <w:r w:rsidRPr="008E07DA">
        <w:tab/>
        <w:t xml:space="preserve">Reconciliation Australia. 2022 Australian Reconciliation Barometer 2022 [accessed May 2025]. Available from: </w:t>
      </w:r>
      <w:hyperlink r:id="rId31" w:history="1">
        <w:r w:rsidRPr="008E07DA">
          <w:rPr>
            <w:rStyle w:val="Hyperlink"/>
          </w:rPr>
          <w:t>www.reconciliation.org.au/wp-content/uploads/2022/11/Australian-Reconciliation-Barometer-2022.pdf</w:t>
        </w:r>
      </w:hyperlink>
      <w:r w:rsidRPr="008E07DA">
        <w:t>.</w:t>
      </w:r>
    </w:p>
    <w:p w14:paraId="7426DA8C" w14:textId="77777777" w:rsidR="008E07DA" w:rsidRPr="008E07DA" w:rsidRDefault="008E07DA" w:rsidP="008E07DA">
      <w:pPr>
        <w:pStyle w:val="EndNoteBibliography"/>
        <w:spacing w:line="259" w:lineRule="auto"/>
      </w:pPr>
      <w:r w:rsidRPr="008E07DA">
        <w:t>37.</w:t>
      </w:r>
      <w:r w:rsidRPr="008E07DA">
        <w:tab/>
        <w:t>Hepworth J, Askew D, Foley W, Duthie D, Shuter P, Combo M, et al. How an urban Aboriginal and Torres Strait Islander primary health care service improved access to mental health care. Int J Equity Health. 2015;14:51.</w:t>
      </w:r>
    </w:p>
    <w:p w14:paraId="0ADECCED" w14:textId="77777777" w:rsidR="008E07DA" w:rsidRPr="008E07DA" w:rsidRDefault="008E07DA" w:rsidP="008E07DA">
      <w:pPr>
        <w:pStyle w:val="EndNoteBibliography"/>
        <w:spacing w:line="259" w:lineRule="auto"/>
      </w:pPr>
      <w:r w:rsidRPr="008E07DA">
        <w:t>38.</w:t>
      </w:r>
      <w:r w:rsidRPr="008E07DA">
        <w:tab/>
        <w:t>Page IS, Leitch E, Gossip K, Charlson F, Comben C, Diminic S. Modelling mental health service needs of Aboriginal and Torres Strait Islander peoples: a review of existing evidence and expert consensus. Aust N Z J Public Health. 2022;46(2):177-85.</w:t>
      </w:r>
    </w:p>
    <w:p w14:paraId="26C41662" w14:textId="77777777" w:rsidR="008E07DA" w:rsidRPr="008E07DA" w:rsidRDefault="008E07DA" w:rsidP="008E07DA">
      <w:pPr>
        <w:pStyle w:val="EndNoteBibliography"/>
        <w:spacing w:line="259" w:lineRule="auto"/>
      </w:pPr>
      <w:r w:rsidRPr="008E07DA">
        <w:t>39.</w:t>
      </w:r>
      <w:r w:rsidRPr="008E07DA">
        <w:tab/>
        <w:t>Kilian A, Williamson A. What is known about pathways to mental health care for Australian Aboriginal young people?: a narrative review. Int J Equity Health. 2018;17(1):12.</w:t>
      </w:r>
    </w:p>
    <w:p w14:paraId="67EAD1C5" w14:textId="5C8649A5" w:rsidR="004101DB" w:rsidRDefault="008E07DA" w:rsidP="008E07DA">
      <w:r>
        <w:fldChar w:fldCharType="end"/>
      </w:r>
    </w:p>
    <w:sectPr w:rsidR="004101DB" w:rsidSect="00850361">
      <w:headerReference w:type="default" r:id="rId32"/>
      <w:footerReference w:type="default" r:id="rId33"/>
      <w:headerReference w:type="first" r:id="rId34"/>
      <w:pgSz w:w="11906" w:h="16838"/>
      <w:pgMar w:top="0" w:right="1440" w:bottom="1440" w:left="1440"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8275A" w14:textId="77777777" w:rsidR="00E14A2A" w:rsidRDefault="00E14A2A" w:rsidP="000379FC">
      <w:pPr>
        <w:spacing w:after="0" w:line="240" w:lineRule="auto"/>
      </w:pPr>
      <w:r>
        <w:separator/>
      </w:r>
    </w:p>
  </w:endnote>
  <w:endnote w:type="continuationSeparator" w:id="0">
    <w:p w14:paraId="0158F94A" w14:textId="77777777" w:rsidR="00E14A2A" w:rsidRDefault="00E14A2A" w:rsidP="0003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1653C" w14:textId="77777777" w:rsidR="00216238" w:rsidRDefault="00216238">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24DD4245" w14:textId="77777777" w:rsidR="00216238" w:rsidRDefault="00216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30DD4F" w14:textId="77777777" w:rsidR="00E14A2A" w:rsidRDefault="00E14A2A" w:rsidP="000379FC">
      <w:pPr>
        <w:spacing w:after="0" w:line="240" w:lineRule="auto"/>
      </w:pPr>
      <w:r>
        <w:separator/>
      </w:r>
    </w:p>
  </w:footnote>
  <w:footnote w:type="continuationSeparator" w:id="0">
    <w:p w14:paraId="54D8FA17" w14:textId="77777777" w:rsidR="00E14A2A" w:rsidRDefault="00E14A2A" w:rsidP="000379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AD11E" w14:textId="2F0EDA71" w:rsidR="000379FC" w:rsidRDefault="000379FC">
    <w:pPr>
      <w:pStyle w:val="Header"/>
    </w:pPr>
    <w:r>
      <w:rPr>
        <w:noProof/>
        <w:lang w:eastAsia="en-AU"/>
      </w:rPr>
      <w:drawing>
        <wp:anchor distT="0" distB="0" distL="114300" distR="114300" simplePos="0" relativeHeight="251658240" behindDoc="1" locked="0" layoutInCell="1" allowOverlap="1" wp14:anchorId="67DEF7AA" wp14:editId="0E576DB8">
          <wp:simplePos x="0" y="0"/>
          <wp:positionH relativeFrom="column">
            <wp:posOffset>-882650</wp:posOffset>
          </wp:positionH>
          <wp:positionV relativeFrom="page">
            <wp:posOffset>-34925</wp:posOffset>
          </wp:positionV>
          <wp:extent cx="7541895" cy="2035810"/>
          <wp:effectExtent l="0" t="0" r="1905" b="2540"/>
          <wp:wrapTight wrapText="bothSides">
            <wp:wrapPolygon edited="0">
              <wp:start x="0" y="0"/>
              <wp:lineTo x="0" y="21425"/>
              <wp:lineTo x="21551" y="21425"/>
              <wp:lineTo x="21551" y="0"/>
              <wp:lineTo x="0" y="0"/>
            </wp:wrapPolygon>
          </wp:wrapTight>
          <wp:docPr id="25" name="Picture 25" descr="A blue line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blue line with a white background&#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1895" cy="203581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BA129" w14:textId="333F0D8E" w:rsidR="00850361" w:rsidRDefault="00850361">
    <w:pPr>
      <w:pStyle w:val="Header"/>
    </w:pPr>
    <w:r>
      <w:rPr>
        <w:noProof/>
        <w:lang w:eastAsia="en-AU"/>
      </w:rPr>
      <mc:AlternateContent>
        <mc:Choice Requires="wps">
          <w:drawing>
            <wp:anchor distT="45720" distB="45720" distL="114300" distR="114300" simplePos="0" relativeHeight="251662336" behindDoc="0" locked="0" layoutInCell="1" allowOverlap="1" wp14:anchorId="14F7D0C3" wp14:editId="630A2832">
              <wp:simplePos x="0" y="0"/>
              <wp:positionH relativeFrom="column">
                <wp:posOffset>-590550</wp:posOffset>
              </wp:positionH>
              <wp:positionV relativeFrom="paragraph">
                <wp:posOffset>1689100</wp:posOffset>
              </wp:positionV>
              <wp:extent cx="5429250" cy="2333625"/>
              <wp:effectExtent l="0" t="0" r="0" b="0"/>
              <wp:wrapSquare wrapText="bothSides"/>
              <wp:docPr id="18745418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2333625"/>
                      </a:xfrm>
                      <a:prstGeom prst="rect">
                        <a:avLst/>
                      </a:prstGeom>
                      <a:noFill/>
                      <a:ln w="9525">
                        <a:noFill/>
                        <a:miter lim="800000"/>
                        <a:headEnd/>
                        <a:tailEnd/>
                      </a:ln>
                    </wps:spPr>
                    <wps:txbx>
                      <w:txbxContent>
                        <w:p w14:paraId="23BF9840" w14:textId="73EB6A24"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GPMHSC Specific Populations Project 2024/25</w:t>
                          </w:r>
                        </w:p>
                        <w:p w14:paraId="18F760F2" w14:textId="5695804C" w:rsidR="00850361" w:rsidRPr="00633E2B" w:rsidRDefault="00B61C79"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Aboriginal and Torres Strait Islander People</w:t>
                          </w:r>
                          <w:r w:rsidR="00850361">
                            <w:rPr>
                              <w:rFonts w:ascii="Arial" w:hAnsi="Arial" w:cs="Arial"/>
                              <w:color w:val="FFFFFF" w:themeColor="background1"/>
                              <w:sz w:val="36"/>
                              <w:szCs w:val="36"/>
                            </w:rPr>
                            <w:t xml:space="preserve"> Research Summ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F7D0C3" id="_x0000_t202" coordsize="21600,21600" o:spt="202" path="m,l,21600r21600,l21600,xe">
              <v:stroke joinstyle="miter"/>
              <v:path gradientshapeok="t" o:connecttype="rect"/>
            </v:shapetype>
            <v:shape id="_x0000_s1030" type="#_x0000_t202" style="position:absolute;margin-left:-46.5pt;margin-top:133pt;width:427.5pt;height:18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" filled="f" stroked="f">
              <v:textbox>
                <w:txbxContent>
                  <w:p w14:paraId="23BF9840" w14:textId="73EB6A24" w:rsidR="00850361" w:rsidRDefault="00850361"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GPMHSC Specific Populations Project 2024/25</w:t>
                    </w:r>
                  </w:p>
                  <w:p w14:paraId="18F760F2" w14:textId="5695804C" w:rsidR="00850361" w:rsidRPr="00633E2B" w:rsidRDefault="00B61C79" w:rsidP="00850361">
                    <w:pPr>
                      <w:pStyle w:val="Heading2QICPD"/>
                      <w:rPr>
                        <w:rFonts w:ascii="Arial" w:hAnsi="Arial" w:cs="Arial"/>
                        <w:color w:val="FFFFFF" w:themeColor="background1"/>
                        <w:sz w:val="36"/>
                        <w:szCs w:val="36"/>
                      </w:rPr>
                    </w:pPr>
                    <w:r>
                      <w:rPr>
                        <w:rFonts w:ascii="Arial" w:hAnsi="Arial" w:cs="Arial"/>
                        <w:color w:val="FFFFFF" w:themeColor="background1"/>
                        <w:sz w:val="36"/>
                        <w:szCs w:val="36"/>
                      </w:rPr>
                      <w:t>Aboriginal and Torres Strait Islander People</w:t>
                    </w:r>
                    <w:r w:rsidR="00850361">
                      <w:rPr>
                        <w:rFonts w:ascii="Arial" w:hAnsi="Arial" w:cs="Arial"/>
                        <w:color w:val="FFFFFF" w:themeColor="background1"/>
                        <w:sz w:val="36"/>
                        <w:szCs w:val="36"/>
                      </w:rPr>
                      <w:t xml:space="preserve"> Research Summary</w:t>
                    </w:r>
                  </w:p>
                </w:txbxContent>
              </v:textbox>
              <w10:wrap type="square"/>
            </v:shape>
          </w:pict>
        </mc:Fallback>
      </mc:AlternateContent>
    </w:r>
    <w:r>
      <w:rPr>
        <w:noProof/>
        <w:lang w:eastAsia="en-AU"/>
      </w:rPr>
      <w:drawing>
        <wp:anchor distT="0" distB="0" distL="114300" distR="114300" simplePos="0" relativeHeight="251660288" behindDoc="1" locked="0" layoutInCell="1" allowOverlap="1" wp14:anchorId="7FAFA419" wp14:editId="61A71868">
          <wp:simplePos x="0" y="0"/>
          <wp:positionH relativeFrom="column">
            <wp:posOffset>-914400</wp:posOffset>
          </wp:positionH>
          <wp:positionV relativeFrom="paragraph">
            <wp:posOffset>-82550</wp:posOffset>
          </wp:positionV>
          <wp:extent cx="7588250" cy="10775950"/>
          <wp:effectExtent l="0" t="0" r="0" b="6350"/>
          <wp:wrapThrough wrapText="bothSides">
            <wp:wrapPolygon edited="0">
              <wp:start x="0" y="0"/>
              <wp:lineTo x="0" y="21575"/>
              <wp:lineTo x="21528" y="21575"/>
              <wp:lineTo x="21528" y="0"/>
              <wp:lineTo x="0" y="0"/>
            </wp:wrapPolygon>
          </wp:wrapThrough>
          <wp:docPr id="1478528459" name="Picture 1478528459" descr="A blue and green logo with a hand and a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green logo with a hand and a face&#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7588250" cy="10775950"/>
                  </a:xfrm>
                  <a:prstGeom prst="rect">
                    <a:avLst/>
                  </a:prstGeom>
                </pic:spPr>
              </pic:pic>
            </a:graphicData>
          </a:graphic>
          <wp14:sizeRelH relativeFrom="page">
            <wp14:pctWidth>0</wp14:pctWidth>
          </wp14:sizeRelH>
          <wp14:sizeRelV relativeFrom="page">
            <wp14:pctHeight>0</wp14:pctHeight>
          </wp14:sizeRelV>
        </wp:anchor>
      </w:drawing>
    </w:r>
  </w:p>
  <w:p w14:paraId="45B423B2" w14:textId="77777777" w:rsidR="00850361" w:rsidRDefault="0085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B2F36"/>
    <w:multiLevelType w:val="hybridMultilevel"/>
    <w:tmpl w:val="A7DE6CC2"/>
    <w:lvl w:ilvl="0" w:tplc="DF181CEA">
      <w:numFmt w:val="bullet"/>
      <w:lvlText w:val="•"/>
      <w:lvlJc w:val="left"/>
      <w:pPr>
        <w:ind w:left="1440" w:hanging="720"/>
      </w:pPr>
      <w:rPr>
        <w:rFonts w:ascii="Arial" w:eastAsia="Calibr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3323239"/>
    <w:multiLevelType w:val="hybridMultilevel"/>
    <w:tmpl w:val="158882BE"/>
    <w:lvl w:ilvl="0" w:tplc="FFFFFFFF">
      <w:numFmt w:val="bullet"/>
      <w:lvlText w:val="•"/>
      <w:lvlJc w:val="left"/>
      <w:pPr>
        <w:ind w:left="1080" w:hanging="720"/>
      </w:pPr>
      <w:rPr>
        <w:rFonts w:ascii="Arial" w:eastAsia="Calibri" w:hAnsi="Arial" w:cs="Arial" w:hint="default"/>
      </w:rPr>
    </w:lvl>
    <w:lvl w:ilvl="1" w:tplc="0C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3725952"/>
    <w:multiLevelType w:val="hybridMultilevel"/>
    <w:tmpl w:val="C9D44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A42872"/>
    <w:multiLevelType w:val="hybridMultilevel"/>
    <w:tmpl w:val="D2E42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EA23BA"/>
    <w:multiLevelType w:val="hybridMultilevel"/>
    <w:tmpl w:val="773A78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1555CE"/>
    <w:multiLevelType w:val="hybridMultilevel"/>
    <w:tmpl w:val="03985524"/>
    <w:lvl w:ilvl="0" w:tplc="DF181CE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DF148F"/>
    <w:multiLevelType w:val="hybridMultilevel"/>
    <w:tmpl w:val="32F2FA3C"/>
    <w:lvl w:ilvl="0" w:tplc="D746390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9FA086A"/>
    <w:multiLevelType w:val="hybridMultilevel"/>
    <w:tmpl w:val="12ACB1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DCC3790"/>
    <w:multiLevelType w:val="hybridMultilevel"/>
    <w:tmpl w:val="28EA1E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0E9123F"/>
    <w:multiLevelType w:val="hybridMultilevel"/>
    <w:tmpl w:val="7CB0C8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40603BD"/>
    <w:multiLevelType w:val="hybridMultilevel"/>
    <w:tmpl w:val="4F6420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36E65A85"/>
    <w:multiLevelType w:val="hybridMultilevel"/>
    <w:tmpl w:val="A0CE7D50"/>
    <w:lvl w:ilvl="0" w:tplc="DF181CE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81953EF"/>
    <w:multiLevelType w:val="hybridMultilevel"/>
    <w:tmpl w:val="AF421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E283FFD"/>
    <w:multiLevelType w:val="hybridMultilevel"/>
    <w:tmpl w:val="EB106498"/>
    <w:lvl w:ilvl="0" w:tplc="DF181CEA">
      <w:numFmt w:val="bullet"/>
      <w:lvlText w:val="•"/>
      <w:lvlJc w:val="left"/>
      <w:pPr>
        <w:ind w:left="1080" w:hanging="720"/>
      </w:pPr>
      <w:rPr>
        <w:rFonts w:ascii="Arial" w:eastAsia="Calibri" w:hAnsi="Arial" w:cs="Arial" w:hint="default"/>
      </w:rPr>
    </w:lvl>
    <w:lvl w:ilvl="1" w:tplc="87847106">
      <w:numFmt w:val="bullet"/>
      <w:lvlText w:val=""/>
      <w:lvlJc w:val="left"/>
      <w:pPr>
        <w:ind w:left="1800" w:hanging="720"/>
      </w:pPr>
      <w:rPr>
        <w:rFonts w:ascii="Symbol" w:eastAsia="Calibri" w:hAnsi="Symbol" w:cs="Aria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FB303F7"/>
    <w:multiLevelType w:val="hybridMultilevel"/>
    <w:tmpl w:val="A3CEB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77450CE"/>
    <w:multiLevelType w:val="hybridMultilevel"/>
    <w:tmpl w:val="49C0BE1A"/>
    <w:lvl w:ilvl="0" w:tplc="DF181CEA">
      <w:numFmt w:val="bullet"/>
      <w:lvlText w:val="•"/>
      <w:lvlJc w:val="left"/>
      <w:pPr>
        <w:ind w:left="720" w:hanging="720"/>
      </w:pPr>
      <w:rPr>
        <w:rFonts w:ascii="Arial" w:eastAsia="Calibr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5EC20849"/>
    <w:multiLevelType w:val="hybridMultilevel"/>
    <w:tmpl w:val="A8E28F04"/>
    <w:lvl w:ilvl="0" w:tplc="1D082CC4">
      <w:numFmt w:val="bullet"/>
      <w:lvlText w:val="•"/>
      <w:lvlJc w:val="left"/>
      <w:pPr>
        <w:ind w:left="720" w:hanging="720"/>
      </w:pPr>
      <w:rPr>
        <w:rFonts w:ascii="Calibri" w:eastAsiaTheme="minorHAnsi" w:hAnsi="Calibri" w:cs="Calibr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45846A7"/>
    <w:multiLevelType w:val="hybridMultilevel"/>
    <w:tmpl w:val="509A9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31E157F"/>
    <w:multiLevelType w:val="hybridMultilevel"/>
    <w:tmpl w:val="C0923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39F6D04"/>
    <w:multiLevelType w:val="hybridMultilevel"/>
    <w:tmpl w:val="E842F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8DB440D"/>
    <w:multiLevelType w:val="hybridMultilevel"/>
    <w:tmpl w:val="F1F26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A1704FB"/>
    <w:multiLevelType w:val="hybridMultilevel"/>
    <w:tmpl w:val="DAFEEAA2"/>
    <w:lvl w:ilvl="0" w:tplc="FCEA5750">
      <w:start w:val="1"/>
      <w:numFmt w:val="decimal"/>
      <w:pStyle w:val="Heading3"/>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ED466DB"/>
    <w:multiLevelType w:val="hybridMultilevel"/>
    <w:tmpl w:val="C5AAAE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58853025">
    <w:abstractNumId w:val="22"/>
  </w:num>
  <w:num w:numId="2" w16cid:durableId="1002053084">
    <w:abstractNumId w:val="10"/>
  </w:num>
  <w:num w:numId="3" w16cid:durableId="398552030">
    <w:abstractNumId w:val="21"/>
  </w:num>
  <w:num w:numId="4" w16cid:durableId="1660694575">
    <w:abstractNumId w:val="9"/>
  </w:num>
  <w:num w:numId="5" w16cid:durableId="1354501180">
    <w:abstractNumId w:val="3"/>
  </w:num>
  <w:num w:numId="6" w16cid:durableId="1245216437">
    <w:abstractNumId w:val="12"/>
  </w:num>
  <w:num w:numId="7" w16cid:durableId="1401833246">
    <w:abstractNumId w:val="4"/>
  </w:num>
  <w:num w:numId="8" w16cid:durableId="1086539229">
    <w:abstractNumId w:val="18"/>
  </w:num>
  <w:num w:numId="9" w16cid:durableId="415370455">
    <w:abstractNumId w:val="14"/>
  </w:num>
  <w:num w:numId="10" w16cid:durableId="893082572">
    <w:abstractNumId w:val="17"/>
  </w:num>
  <w:num w:numId="11" w16cid:durableId="1972903717">
    <w:abstractNumId w:val="16"/>
  </w:num>
  <w:num w:numId="12" w16cid:durableId="1104691303">
    <w:abstractNumId w:val="20"/>
  </w:num>
  <w:num w:numId="13" w16cid:durableId="177936972">
    <w:abstractNumId w:val="2"/>
  </w:num>
  <w:num w:numId="14" w16cid:durableId="946885713">
    <w:abstractNumId w:val="19"/>
  </w:num>
  <w:num w:numId="15" w16cid:durableId="1905795963">
    <w:abstractNumId w:val="11"/>
  </w:num>
  <w:num w:numId="16" w16cid:durableId="1624119670">
    <w:abstractNumId w:val="0"/>
  </w:num>
  <w:num w:numId="17" w16cid:durableId="660543554">
    <w:abstractNumId w:val="15"/>
  </w:num>
  <w:num w:numId="18" w16cid:durableId="2041198335">
    <w:abstractNumId w:val="5"/>
  </w:num>
  <w:num w:numId="19" w16cid:durableId="7144838">
    <w:abstractNumId w:val="13"/>
  </w:num>
  <w:num w:numId="20" w16cid:durableId="1961062360">
    <w:abstractNumId w:val="1"/>
  </w:num>
  <w:num w:numId="21" w16cid:durableId="1756199618">
    <w:abstractNumId w:val="7"/>
  </w:num>
  <w:num w:numId="22" w16cid:durableId="334773764">
    <w:abstractNumId w:val="6"/>
  </w:num>
  <w:num w:numId="23" w16cid:durableId="20359581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sie Wade">
    <w15:presenceInfo w15:providerId="Windows Live" w15:userId="c48b9e57bb619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vxtv2va50xvers08vfz2x9xfvf5frswe5&quot;&gt;Specific populations evidence summaries Apr 2025&lt;record-ids&gt;&lt;item&gt;34&lt;/item&gt;&lt;item&gt;35&lt;/item&gt;&lt;item&gt;51&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1&lt;/item&gt;&lt;item&gt;82&lt;/item&gt;&lt;item&gt;83&lt;/item&gt;&lt;item&gt;84&lt;/item&gt;&lt;item&gt;85&lt;/item&gt;&lt;item&gt;121&lt;/item&gt;&lt;item&gt;122&lt;/item&gt;&lt;item&gt;123&lt;/item&gt;&lt;item&gt;124&lt;/item&gt;&lt;item&gt;125&lt;/item&gt;&lt;item&gt;165&lt;/item&gt;&lt;item&gt;166&lt;/item&gt;&lt;/record-ids&gt;&lt;/item&gt;&lt;/Libraries&gt;"/>
  </w:docVars>
  <w:rsids>
    <w:rsidRoot w:val="00696D41"/>
    <w:rsid w:val="000379FC"/>
    <w:rsid w:val="00037E8D"/>
    <w:rsid w:val="000412F1"/>
    <w:rsid w:val="00051AB2"/>
    <w:rsid w:val="00061CB5"/>
    <w:rsid w:val="000653BA"/>
    <w:rsid w:val="000675FC"/>
    <w:rsid w:val="00083711"/>
    <w:rsid w:val="000C5057"/>
    <w:rsid w:val="000E2932"/>
    <w:rsid w:val="00121A34"/>
    <w:rsid w:val="00123380"/>
    <w:rsid w:val="00123935"/>
    <w:rsid w:val="00186A74"/>
    <w:rsid w:val="00187199"/>
    <w:rsid w:val="001B77C1"/>
    <w:rsid w:val="001D27AA"/>
    <w:rsid w:val="001F47A6"/>
    <w:rsid w:val="00216238"/>
    <w:rsid w:val="0022253F"/>
    <w:rsid w:val="00224D8C"/>
    <w:rsid w:val="002441AE"/>
    <w:rsid w:val="0024425A"/>
    <w:rsid w:val="00257097"/>
    <w:rsid w:val="002B6150"/>
    <w:rsid w:val="002C48BD"/>
    <w:rsid w:val="002D2798"/>
    <w:rsid w:val="002D50C5"/>
    <w:rsid w:val="002D5BC3"/>
    <w:rsid w:val="002F11A6"/>
    <w:rsid w:val="002F4D4C"/>
    <w:rsid w:val="00322D2C"/>
    <w:rsid w:val="00344F51"/>
    <w:rsid w:val="0035267A"/>
    <w:rsid w:val="00377C32"/>
    <w:rsid w:val="003A2A59"/>
    <w:rsid w:val="003C10FB"/>
    <w:rsid w:val="003C5D2A"/>
    <w:rsid w:val="003C79A1"/>
    <w:rsid w:val="003E665B"/>
    <w:rsid w:val="004101DB"/>
    <w:rsid w:val="00410DF3"/>
    <w:rsid w:val="00426F4E"/>
    <w:rsid w:val="004742F3"/>
    <w:rsid w:val="004745DF"/>
    <w:rsid w:val="004C3273"/>
    <w:rsid w:val="00501157"/>
    <w:rsid w:val="00526C5F"/>
    <w:rsid w:val="0054634E"/>
    <w:rsid w:val="00580742"/>
    <w:rsid w:val="005A19C8"/>
    <w:rsid w:val="005B3503"/>
    <w:rsid w:val="005C796A"/>
    <w:rsid w:val="005D003B"/>
    <w:rsid w:val="005D23ED"/>
    <w:rsid w:val="005E3EF1"/>
    <w:rsid w:val="005E5116"/>
    <w:rsid w:val="005F0299"/>
    <w:rsid w:val="006135E3"/>
    <w:rsid w:val="00626045"/>
    <w:rsid w:val="006529F6"/>
    <w:rsid w:val="00657334"/>
    <w:rsid w:val="00673A3B"/>
    <w:rsid w:val="00681D94"/>
    <w:rsid w:val="00696D41"/>
    <w:rsid w:val="006E366C"/>
    <w:rsid w:val="006E4262"/>
    <w:rsid w:val="006F05E8"/>
    <w:rsid w:val="0071386F"/>
    <w:rsid w:val="00714DF0"/>
    <w:rsid w:val="00715DEE"/>
    <w:rsid w:val="007247BD"/>
    <w:rsid w:val="007307AA"/>
    <w:rsid w:val="00773FD3"/>
    <w:rsid w:val="00774CF8"/>
    <w:rsid w:val="007806A5"/>
    <w:rsid w:val="00785DDC"/>
    <w:rsid w:val="007B06F9"/>
    <w:rsid w:val="007B4F79"/>
    <w:rsid w:val="007F0F3E"/>
    <w:rsid w:val="007F0F4E"/>
    <w:rsid w:val="0080341D"/>
    <w:rsid w:val="00807CBE"/>
    <w:rsid w:val="0082093D"/>
    <w:rsid w:val="00822294"/>
    <w:rsid w:val="00840D55"/>
    <w:rsid w:val="00850361"/>
    <w:rsid w:val="00867685"/>
    <w:rsid w:val="00883922"/>
    <w:rsid w:val="008A0522"/>
    <w:rsid w:val="008E07DA"/>
    <w:rsid w:val="008E34DB"/>
    <w:rsid w:val="008F2BDB"/>
    <w:rsid w:val="00900A94"/>
    <w:rsid w:val="00905C7B"/>
    <w:rsid w:val="0092499C"/>
    <w:rsid w:val="00925421"/>
    <w:rsid w:val="009539B7"/>
    <w:rsid w:val="009656EF"/>
    <w:rsid w:val="009728D9"/>
    <w:rsid w:val="00983E10"/>
    <w:rsid w:val="009C4D93"/>
    <w:rsid w:val="009D1F25"/>
    <w:rsid w:val="009E525B"/>
    <w:rsid w:val="00A01182"/>
    <w:rsid w:val="00A05C9C"/>
    <w:rsid w:val="00A060E2"/>
    <w:rsid w:val="00A1683A"/>
    <w:rsid w:val="00A41140"/>
    <w:rsid w:val="00A45587"/>
    <w:rsid w:val="00A76E4D"/>
    <w:rsid w:val="00A8119D"/>
    <w:rsid w:val="00A9375A"/>
    <w:rsid w:val="00AA26D0"/>
    <w:rsid w:val="00AB0612"/>
    <w:rsid w:val="00B23324"/>
    <w:rsid w:val="00B279ED"/>
    <w:rsid w:val="00B40776"/>
    <w:rsid w:val="00B43AED"/>
    <w:rsid w:val="00B47BEF"/>
    <w:rsid w:val="00B61C79"/>
    <w:rsid w:val="00B655BA"/>
    <w:rsid w:val="00B80CFA"/>
    <w:rsid w:val="00BF0664"/>
    <w:rsid w:val="00BF3EF9"/>
    <w:rsid w:val="00C062AF"/>
    <w:rsid w:val="00C1351B"/>
    <w:rsid w:val="00C21F0E"/>
    <w:rsid w:val="00C40CDD"/>
    <w:rsid w:val="00C43B66"/>
    <w:rsid w:val="00C64219"/>
    <w:rsid w:val="00C67ECB"/>
    <w:rsid w:val="00CF73F5"/>
    <w:rsid w:val="00D3538D"/>
    <w:rsid w:val="00D45B2D"/>
    <w:rsid w:val="00D72757"/>
    <w:rsid w:val="00D72C20"/>
    <w:rsid w:val="00D87557"/>
    <w:rsid w:val="00DE1B1D"/>
    <w:rsid w:val="00DE2216"/>
    <w:rsid w:val="00DF54DB"/>
    <w:rsid w:val="00DF63AE"/>
    <w:rsid w:val="00E14A2A"/>
    <w:rsid w:val="00E42A6A"/>
    <w:rsid w:val="00E54764"/>
    <w:rsid w:val="00E570B2"/>
    <w:rsid w:val="00E60266"/>
    <w:rsid w:val="00E67591"/>
    <w:rsid w:val="00EB2738"/>
    <w:rsid w:val="00EC6556"/>
    <w:rsid w:val="00ED2BA0"/>
    <w:rsid w:val="00EE70EF"/>
    <w:rsid w:val="00EF5F79"/>
    <w:rsid w:val="00F03517"/>
    <w:rsid w:val="00F03D17"/>
    <w:rsid w:val="00F1673F"/>
    <w:rsid w:val="00F221D0"/>
    <w:rsid w:val="00F27976"/>
    <w:rsid w:val="00F33A7F"/>
    <w:rsid w:val="00F40738"/>
    <w:rsid w:val="00F413B3"/>
    <w:rsid w:val="00F5161F"/>
    <w:rsid w:val="00F55337"/>
    <w:rsid w:val="00F71659"/>
    <w:rsid w:val="00F730A3"/>
    <w:rsid w:val="00F96A74"/>
    <w:rsid w:val="00FF77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94F0B"/>
  <w15:chartTrackingRefBased/>
  <w15:docId w15:val="{B218E911-BE3D-4098-9490-643197B2B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DDC"/>
    <w:rPr>
      <w:rFonts w:ascii="Calibri" w:eastAsia="Calibri" w:hAnsi="Calibri" w:cs="Times New Roman"/>
      <w:kern w:val="0"/>
      <w14:ligatures w14:val="none"/>
    </w:rPr>
  </w:style>
  <w:style w:type="paragraph" w:styleId="Heading1">
    <w:name w:val="heading 1"/>
    <w:basedOn w:val="Normal"/>
    <w:next w:val="Normal"/>
    <w:link w:val="Heading1Char"/>
    <w:uiPriority w:val="9"/>
    <w:qFormat/>
    <w:rsid w:val="00B61C79"/>
    <w:pPr>
      <w:outlineLvl w:val="0"/>
    </w:pPr>
    <w:rPr>
      <w:rFonts w:ascii="Helvetica" w:eastAsiaTheme="minorHAnsi" w:hAnsi="Helvetica" w:cs="Arial"/>
      <w:b/>
      <w:bCs/>
      <w:color w:val="3A95AD"/>
      <w:sz w:val="32"/>
      <w:szCs w:val="32"/>
      <w:u w:color="FDBE57"/>
    </w:rPr>
  </w:style>
  <w:style w:type="paragraph" w:styleId="Heading2">
    <w:name w:val="heading 2"/>
    <w:basedOn w:val="Heading1"/>
    <w:next w:val="Normal"/>
    <w:link w:val="Heading2Char"/>
    <w:uiPriority w:val="9"/>
    <w:unhideWhenUsed/>
    <w:qFormat/>
    <w:rsid w:val="00785DDC"/>
    <w:pPr>
      <w:outlineLvl w:val="1"/>
    </w:pPr>
  </w:style>
  <w:style w:type="paragraph" w:styleId="Heading3">
    <w:name w:val="heading 3"/>
    <w:basedOn w:val="Normal"/>
    <w:next w:val="Normal"/>
    <w:link w:val="Heading3Char"/>
    <w:uiPriority w:val="9"/>
    <w:unhideWhenUsed/>
    <w:qFormat/>
    <w:rsid w:val="00785DDC"/>
    <w:pPr>
      <w:numPr>
        <w:numId w:val="3"/>
      </w:numPr>
      <w:spacing w:before="160"/>
      <w:outlineLvl w:val="2"/>
    </w:pPr>
    <w:rPr>
      <w:b/>
      <w:bCs/>
      <w:sz w:val="24"/>
      <w:szCs w:val="24"/>
    </w:rPr>
  </w:style>
  <w:style w:type="paragraph" w:styleId="Heading4">
    <w:name w:val="heading 4"/>
    <w:basedOn w:val="Normal"/>
    <w:next w:val="Normal"/>
    <w:link w:val="Heading4Char"/>
    <w:uiPriority w:val="9"/>
    <w:unhideWhenUsed/>
    <w:qFormat/>
    <w:rsid w:val="00B61C79"/>
    <w:pPr>
      <w:spacing w:before="160"/>
      <w:outlineLvl w:val="3"/>
    </w:pPr>
    <w:rPr>
      <w:rFonts w:ascii="Arial" w:hAnsi="Arial" w:cs="Arial"/>
      <w:b/>
      <w:bCs/>
      <w:sz w:val="21"/>
      <w:szCs w:val="21"/>
    </w:rPr>
  </w:style>
  <w:style w:type="paragraph" w:styleId="Heading5">
    <w:name w:val="heading 5"/>
    <w:basedOn w:val="Normal"/>
    <w:next w:val="Normal"/>
    <w:link w:val="Heading5Char"/>
    <w:uiPriority w:val="9"/>
    <w:semiHidden/>
    <w:unhideWhenUsed/>
    <w:qFormat/>
    <w:rsid w:val="00696D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6D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6D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6D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6D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1C79"/>
    <w:rPr>
      <w:rFonts w:ascii="Helvetica" w:hAnsi="Helvetica" w:cs="Arial"/>
      <w:b/>
      <w:bCs/>
      <w:color w:val="3A95AD"/>
      <w:kern w:val="0"/>
      <w:sz w:val="32"/>
      <w:szCs w:val="32"/>
      <w:u w:color="FDBE57"/>
      <w14:ligatures w14:val="none"/>
    </w:rPr>
  </w:style>
  <w:style w:type="character" w:customStyle="1" w:styleId="Heading2Char">
    <w:name w:val="Heading 2 Char"/>
    <w:basedOn w:val="DefaultParagraphFont"/>
    <w:link w:val="Heading2"/>
    <w:uiPriority w:val="9"/>
    <w:rsid w:val="00785DDC"/>
    <w:rPr>
      <w:rFonts w:ascii="Calibri" w:eastAsia="Calibri" w:hAnsi="Calibri" w:cs="Times New Roman"/>
      <w:b/>
      <w:bCs/>
      <w:kern w:val="0"/>
      <w:sz w:val="32"/>
      <w:szCs w:val="32"/>
      <w14:ligatures w14:val="none"/>
    </w:rPr>
  </w:style>
  <w:style w:type="character" w:customStyle="1" w:styleId="Heading3Char">
    <w:name w:val="Heading 3 Char"/>
    <w:basedOn w:val="DefaultParagraphFont"/>
    <w:link w:val="Heading3"/>
    <w:uiPriority w:val="9"/>
    <w:rsid w:val="00785DDC"/>
    <w:rPr>
      <w:rFonts w:ascii="Calibri" w:eastAsia="Calibri" w:hAnsi="Calibri" w:cs="Times New Roman"/>
      <w:b/>
      <w:bCs/>
      <w:kern w:val="0"/>
      <w:sz w:val="24"/>
      <w:szCs w:val="24"/>
      <w14:ligatures w14:val="none"/>
    </w:rPr>
  </w:style>
  <w:style w:type="character" w:customStyle="1" w:styleId="Heading4Char">
    <w:name w:val="Heading 4 Char"/>
    <w:basedOn w:val="DefaultParagraphFont"/>
    <w:link w:val="Heading4"/>
    <w:uiPriority w:val="9"/>
    <w:rsid w:val="00B61C79"/>
    <w:rPr>
      <w:rFonts w:ascii="Arial" w:eastAsia="Calibri" w:hAnsi="Arial" w:cs="Arial"/>
      <w:b/>
      <w:bCs/>
      <w:kern w:val="0"/>
      <w:sz w:val="21"/>
      <w:szCs w:val="21"/>
      <w14:ligatures w14:val="none"/>
    </w:rPr>
  </w:style>
  <w:style w:type="character" w:customStyle="1" w:styleId="Heading5Char">
    <w:name w:val="Heading 5 Char"/>
    <w:basedOn w:val="DefaultParagraphFont"/>
    <w:link w:val="Heading5"/>
    <w:uiPriority w:val="9"/>
    <w:semiHidden/>
    <w:rsid w:val="00696D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6D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6D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6D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6D41"/>
    <w:rPr>
      <w:rFonts w:eastAsiaTheme="majorEastAsia" w:cstheme="majorBidi"/>
      <w:color w:val="272727" w:themeColor="text1" w:themeTint="D8"/>
    </w:rPr>
  </w:style>
  <w:style w:type="paragraph" w:styleId="Title">
    <w:name w:val="Title"/>
    <w:basedOn w:val="Normal"/>
    <w:next w:val="Normal"/>
    <w:link w:val="TitleChar"/>
    <w:uiPriority w:val="10"/>
    <w:qFormat/>
    <w:rsid w:val="00696D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6D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6D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6D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6D41"/>
    <w:pPr>
      <w:spacing w:before="160"/>
      <w:jc w:val="center"/>
    </w:pPr>
    <w:rPr>
      <w:i/>
      <w:iCs/>
      <w:color w:val="404040" w:themeColor="text1" w:themeTint="BF"/>
    </w:rPr>
  </w:style>
  <w:style w:type="character" w:customStyle="1" w:styleId="QuoteChar">
    <w:name w:val="Quote Char"/>
    <w:basedOn w:val="DefaultParagraphFont"/>
    <w:link w:val="Quote"/>
    <w:uiPriority w:val="29"/>
    <w:rsid w:val="00696D41"/>
    <w:rPr>
      <w:i/>
      <w:iCs/>
      <w:color w:val="404040" w:themeColor="text1" w:themeTint="BF"/>
    </w:rPr>
  </w:style>
  <w:style w:type="paragraph" w:styleId="ListParagraph">
    <w:name w:val="List Paragraph"/>
    <w:basedOn w:val="Normal"/>
    <w:uiPriority w:val="34"/>
    <w:qFormat/>
    <w:rsid w:val="00696D41"/>
    <w:pPr>
      <w:ind w:left="720"/>
      <w:contextualSpacing/>
    </w:pPr>
  </w:style>
  <w:style w:type="character" w:styleId="IntenseEmphasis">
    <w:name w:val="Intense Emphasis"/>
    <w:basedOn w:val="DefaultParagraphFont"/>
    <w:uiPriority w:val="21"/>
    <w:qFormat/>
    <w:rsid w:val="00696D41"/>
    <w:rPr>
      <w:i/>
      <w:iCs/>
      <w:color w:val="0F4761" w:themeColor="accent1" w:themeShade="BF"/>
    </w:rPr>
  </w:style>
  <w:style w:type="paragraph" w:styleId="IntenseQuote">
    <w:name w:val="Intense Quote"/>
    <w:basedOn w:val="Normal"/>
    <w:next w:val="Normal"/>
    <w:link w:val="IntenseQuoteChar"/>
    <w:uiPriority w:val="30"/>
    <w:qFormat/>
    <w:rsid w:val="00696D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6D41"/>
    <w:rPr>
      <w:i/>
      <w:iCs/>
      <w:color w:val="0F4761" w:themeColor="accent1" w:themeShade="BF"/>
    </w:rPr>
  </w:style>
  <w:style w:type="character" w:styleId="IntenseReference">
    <w:name w:val="Intense Reference"/>
    <w:basedOn w:val="DefaultParagraphFont"/>
    <w:uiPriority w:val="32"/>
    <w:qFormat/>
    <w:rsid w:val="00696D41"/>
    <w:rPr>
      <w:b/>
      <w:bCs/>
      <w:smallCaps/>
      <w:color w:val="0F4761" w:themeColor="accent1" w:themeShade="BF"/>
      <w:spacing w:val="5"/>
    </w:rPr>
  </w:style>
  <w:style w:type="character" w:styleId="CommentReference">
    <w:name w:val="annotation reference"/>
    <w:basedOn w:val="DefaultParagraphFont"/>
    <w:uiPriority w:val="99"/>
    <w:semiHidden/>
    <w:unhideWhenUsed/>
    <w:rsid w:val="00696D41"/>
    <w:rPr>
      <w:sz w:val="16"/>
      <w:szCs w:val="16"/>
    </w:rPr>
  </w:style>
  <w:style w:type="paragraph" w:styleId="CommentText">
    <w:name w:val="annotation text"/>
    <w:basedOn w:val="Normal"/>
    <w:link w:val="CommentTextChar"/>
    <w:uiPriority w:val="99"/>
    <w:unhideWhenUsed/>
    <w:rsid w:val="00696D41"/>
    <w:pPr>
      <w:spacing w:line="240" w:lineRule="auto"/>
    </w:pPr>
    <w:rPr>
      <w:sz w:val="20"/>
      <w:szCs w:val="20"/>
    </w:rPr>
  </w:style>
  <w:style w:type="character" w:customStyle="1" w:styleId="CommentTextChar">
    <w:name w:val="Comment Text Char"/>
    <w:basedOn w:val="DefaultParagraphFont"/>
    <w:link w:val="CommentText"/>
    <w:uiPriority w:val="99"/>
    <w:rsid w:val="00696D41"/>
    <w:rPr>
      <w:kern w:val="0"/>
      <w:sz w:val="20"/>
      <w:szCs w:val="20"/>
      <w14:ligatures w14:val="none"/>
    </w:rPr>
  </w:style>
  <w:style w:type="character" w:customStyle="1" w:styleId="Hyperlink1">
    <w:name w:val="Hyperlink1"/>
    <w:basedOn w:val="DefaultParagraphFont"/>
    <w:uiPriority w:val="99"/>
    <w:unhideWhenUsed/>
    <w:rsid w:val="00696D41"/>
    <w:rPr>
      <w:color w:val="0563C1"/>
      <w:u w:val="single"/>
    </w:rPr>
  </w:style>
  <w:style w:type="character" w:styleId="Hyperlink">
    <w:name w:val="Hyperlink"/>
    <w:basedOn w:val="DefaultParagraphFont"/>
    <w:uiPriority w:val="99"/>
    <w:unhideWhenUsed/>
    <w:rsid w:val="00696D41"/>
    <w:rPr>
      <w:color w:val="467886" w:themeColor="hyperlink"/>
      <w:u w:val="single"/>
    </w:rPr>
  </w:style>
  <w:style w:type="paragraph" w:customStyle="1" w:styleId="EndNoteBibliographyTitle">
    <w:name w:val="EndNote Bibliography Title"/>
    <w:basedOn w:val="Normal"/>
    <w:link w:val="EndNoteBibliographyTitleChar"/>
    <w:rsid w:val="00696D41"/>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696D41"/>
    <w:rPr>
      <w:rFonts w:ascii="Arial" w:eastAsia="Calibri" w:hAnsi="Arial" w:cs="Arial"/>
      <w:noProof/>
      <w:kern w:val="0"/>
      <w:sz w:val="20"/>
      <w:lang w:val="en-US"/>
      <w14:ligatures w14:val="none"/>
    </w:rPr>
  </w:style>
  <w:style w:type="paragraph" w:customStyle="1" w:styleId="EndNoteBibliography">
    <w:name w:val="EndNote Bibliography"/>
    <w:basedOn w:val="Normal"/>
    <w:link w:val="EndNoteBibliographyChar"/>
    <w:rsid w:val="00696D41"/>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696D41"/>
    <w:rPr>
      <w:rFonts w:ascii="Arial" w:eastAsia="Calibri" w:hAnsi="Arial" w:cs="Arial"/>
      <w:noProof/>
      <w:kern w:val="0"/>
      <w:sz w:val="20"/>
      <w:lang w:val="en-US"/>
      <w14:ligatures w14:val="none"/>
    </w:rPr>
  </w:style>
  <w:style w:type="character" w:styleId="UnresolvedMention">
    <w:name w:val="Unresolved Mention"/>
    <w:basedOn w:val="DefaultParagraphFont"/>
    <w:uiPriority w:val="99"/>
    <w:semiHidden/>
    <w:unhideWhenUsed/>
    <w:rsid w:val="00696D4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45B2D"/>
    <w:rPr>
      <w:b/>
      <w:bCs/>
    </w:rPr>
  </w:style>
  <w:style w:type="character" w:customStyle="1" w:styleId="CommentSubjectChar">
    <w:name w:val="Comment Subject Char"/>
    <w:basedOn w:val="CommentTextChar"/>
    <w:link w:val="CommentSubject"/>
    <w:uiPriority w:val="99"/>
    <w:semiHidden/>
    <w:rsid w:val="00D45B2D"/>
    <w:rPr>
      <w:rFonts w:ascii="Calibri" w:eastAsia="Calibri" w:hAnsi="Calibri" w:cs="Times New Roman"/>
      <w:b/>
      <w:bCs/>
      <w:kern w:val="0"/>
      <w:sz w:val="20"/>
      <w:szCs w:val="20"/>
      <w14:ligatures w14:val="none"/>
    </w:rPr>
  </w:style>
  <w:style w:type="paragraph" w:styleId="Header">
    <w:name w:val="header"/>
    <w:basedOn w:val="Normal"/>
    <w:link w:val="HeaderChar"/>
    <w:uiPriority w:val="99"/>
    <w:unhideWhenUsed/>
    <w:rsid w:val="000379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9FC"/>
    <w:rPr>
      <w:rFonts w:ascii="Calibri" w:eastAsia="Calibri" w:hAnsi="Calibri" w:cs="Times New Roman"/>
      <w:kern w:val="0"/>
      <w14:ligatures w14:val="none"/>
    </w:rPr>
  </w:style>
  <w:style w:type="paragraph" w:styleId="Footer">
    <w:name w:val="footer"/>
    <w:basedOn w:val="Normal"/>
    <w:link w:val="FooterChar"/>
    <w:uiPriority w:val="99"/>
    <w:unhideWhenUsed/>
    <w:rsid w:val="000379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9FC"/>
    <w:rPr>
      <w:rFonts w:ascii="Calibri" w:eastAsia="Calibri" w:hAnsi="Calibri" w:cs="Times New Roman"/>
      <w:kern w:val="0"/>
      <w14:ligatures w14:val="none"/>
    </w:rPr>
  </w:style>
  <w:style w:type="paragraph" w:styleId="TOCHeading">
    <w:name w:val="TOC Heading"/>
    <w:basedOn w:val="Heading1"/>
    <w:next w:val="Normal"/>
    <w:uiPriority w:val="39"/>
    <w:unhideWhenUsed/>
    <w:qFormat/>
    <w:rsid w:val="000379FC"/>
    <w:pPr>
      <w:keepNext/>
      <w:keepLines/>
      <w:spacing w:before="240" w:after="0"/>
      <w:outlineLvl w:val="9"/>
    </w:pPr>
    <w:rPr>
      <w:rFonts w:asciiTheme="majorHAnsi" w:eastAsiaTheme="majorEastAsia" w:hAnsiTheme="majorHAnsi" w:cstheme="majorBidi"/>
      <w:b w:val="0"/>
      <w:bCs w:val="0"/>
      <w:color w:val="0F4761" w:themeColor="accent1" w:themeShade="BF"/>
      <w:lang w:val="en-US"/>
    </w:rPr>
  </w:style>
  <w:style w:type="paragraph" w:styleId="TOC2">
    <w:name w:val="toc 2"/>
    <w:basedOn w:val="Normal"/>
    <w:next w:val="Normal"/>
    <w:autoRedefine/>
    <w:uiPriority w:val="39"/>
    <w:unhideWhenUsed/>
    <w:rsid w:val="000379FC"/>
    <w:pPr>
      <w:spacing w:after="100"/>
      <w:ind w:left="220"/>
    </w:pPr>
  </w:style>
  <w:style w:type="paragraph" w:styleId="TOC3">
    <w:name w:val="toc 3"/>
    <w:basedOn w:val="Normal"/>
    <w:next w:val="Normal"/>
    <w:autoRedefine/>
    <w:uiPriority w:val="39"/>
    <w:unhideWhenUsed/>
    <w:rsid w:val="000379FC"/>
    <w:pPr>
      <w:spacing w:after="100"/>
      <w:ind w:left="440"/>
    </w:pPr>
  </w:style>
  <w:style w:type="paragraph" w:styleId="TOC1">
    <w:name w:val="toc 1"/>
    <w:basedOn w:val="Normal"/>
    <w:next w:val="Normal"/>
    <w:autoRedefine/>
    <w:uiPriority w:val="39"/>
    <w:unhideWhenUsed/>
    <w:rsid w:val="000379FC"/>
    <w:pPr>
      <w:tabs>
        <w:tab w:val="right" w:leader="dot" w:pos="9628"/>
      </w:tabs>
      <w:spacing w:after="100" w:line="276" w:lineRule="auto"/>
    </w:pPr>
    <w:rPr>
      <w:rFonts w:ascii="Arial" w:eastAsiaTheme="minorHAnsi" w:hAnsi="Arial" w:cstheme="minorBidi"/>
      <w:i/>
      <w:iCs/>
      <w:noProof/>
      <w:sz w:val="20"/>
    </w:rPr>
  </w:style>
  <w:style w:type="paragraph" w:customStyle="1" w:styleId="Heading1QICPD">
    <w:name w:val="Heading 1 QI&amp;CPD"/>
    <w:basedOn w:val="Normal"/>
    <w:link w:val="Heading1QICPDChar"/>
    <w:qFormat/>
    <w:rsid w:val="00850361"/>
    <w:pPr>
      <w:spacing w:afterLines="200" w:after="480" w:line="276" w:lineRule="auto"/>
    </w:pPr>
    <w:rPr>
      <w:rFonts w:ascii="Helvetica" w:eastAsiaTheme="minorHAnsi" w:hAnsi="Helvetica" w:cs="Arial"/>
      <w:b/>
      <w:bCs/>
      <w:color w:val="747474" w:themeColor="background2" w:themeShade="80"/>
      <w:sz w:val="44"/>
      <w:szCs w:val="19"/>
      <w:u w:color="FDBE57"/>
    </w:rPr>
  </w:style>
  <w:style w:type="paragraph" w:customStyle="1" w:styleId="Heading2QICPD">
    <w:name w:val="Heading 2 QI&amp;CPD"/>
    <w:basedOn w:val="Normal"/>
    <w:link w:val="Heading2QICPDChar"/>
    <w:qFormat/>
    <w:rsid w:val="00850361"/>
    <w:pPr>
      <w:spacing w:afterLines="100" w:after="240" w:line="276" w:lineRule="auto"/>
    </w:pPr>
    <w:rPr>
      <w:rFonts w:ascii="Helvetica" w:eastAsiaTheme="minorHAnsi" w:hAnsi="Helvetica" w:cstheme="minorBidi"/>
      <w:b/>
      <w:color w:val="808080" w:themeColor="background1" w:themeShade="80"/>
      <w:sz w:val="28"/>
      <w:szCs w:val="32"/>
    </w:rPr>
  </w:style>
  <w:style w:type="character" w:customStyle="1" w:styleId="Heading1QICPDChar">
    <w:name w:val="Heading 1 QI&amp;CPD Char"/>
    <w:basedOn w:val="DefaultParagraphFont"/>
    <w:link w:val="Heading1QICPD"/>
    <w:rsid w:val="00850361"/>
    <w:rPr>
      <w:rFonts w:ascii="Helvetica" w:hAnsi="Helvetica" w:cs="Arial"/>
      <w:b/>
      <w:bCs/>
      <w:color w:val="747474" w:themeColor="background2" w:themeShade="80"/>
      <w:kern w:val="0"/>
      <w:sz w:val="44"/>
      <w:szCs w:val="19"/>
      <w:u w:color="FDBE57"/>
      <w14:ligatures w14:val="none"/>
    </w:rPr>
  </w:style>
  <w:style w:type="character" w:customStyle="1" w:styleId="Heading2QICPDChar">
    <w:name w:val="Heading 2 QI&amp;CPD Char"/>
    <w:basedOn w:val="DefaultParagraphFont"/>
    <w:link w:val="Heading2QICPD"/>
    <w:rsid w:val="00850361"/>
    <w:rPr>
      <w:rFonts w:ascii="Helvetica" w:hAnsi="Helvetica"/>
      <w:b/>
      <w:color w:val="808080" w:themeColor="background1" w:themeShade="80"/>
      <w:kern w:val="0"/>
      <w:sz w:val="28"/>
      <w:szCs w:val="32"/>
      <w14:ligatures w14:val="none"/>
    </w:rPr>
  </w:style>
  <w:style w:type="paragraph" w:styleId="Revision">
    <w:name w:val="Revision"/>
    <w:hidden/>
    <w:uiPriority w:val="99"/>
    <w:semiHidden/>
    <w:rsid w:val="00EF5F79"/>
    <w:pPr>
      <w:spacing w:after="0" w:line="240" w:lineRule="auto"/>
    </w:pPr>
    <w:rPr>
      <w:rFonts w:ascii="Calibri" w:eastAsia="Calibri" w:hAnsi="Calibri" w:cs="Times New Roman"/>
      <w:kern w:val="0"/>
      <w14:ligatures w14:val="none"/>
    </w:rPr>
  </w:style>
  <w:style w:type="character" w:styleId="FollowedHyperlink">
    <w:name w:val="FollowedHyperlink"/>
    <w:basedOn w:val="DefaultParagraphFont"/>
    <w:uiPriority w:val="99"/>
    <w:semiHidden/>
    <w:unhideWhenUsed/>
    <w:rsid w:val="003A2A59"/>
    <w:rPr>
      <w:color w:val="96607D" w:themeColor="followedHyperlink"/>
      <w:u w:val="single"/>
    </w:rPr>
  </w:style>
  <w:style w:type="table" w:styleId="TableGrid">
    <w:name w:val="Table Grid"/>
    <w:basedOn w:val="TableNormal"/>
    <w:uiPriority w:val="39"/>
    <w:rsid w:val="00B4077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077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7654596">
      <w:bodyDiv w:val="1"/>
      <w:marLeft w:val="0"/>
      <w:marRight w:val="0"/>
      <w:marTop w:val="0"/>
      <w:marBottom w:val="0"/>
      <w:divBdr>
        <w:top w:val="none" w:sz="0" w:space="0" w:color="auto"/>
        <w:left w:val="none" w:sz="0" w:space="0" w:color="auto"/>
        <w:bottom w:val="none" w:sz="0" w:space="0" w:color="auto"/>
        <w:right w:val="none" w:sz="0" w:space="0" w:color="auto"/>
      </w:divBdr>
    </w:div>
    <w:div w:id="1578204547">
      <w:bodyDiv w:val="1"/>
      <w:marLeft w:val="0"/>
      <w:marRight w:val="0"/>
      <w:marTop w:val="0"/>
      <w:marBottom w:val="0"/>
      <w:divBdr>
        <w:top w:val="none" w:sz="0" w:space="0" w:color="auto"/>
        <w:left w:val="none" w:sz="0" w:space="0" w:color="auto"/>
        <w:bottom w:val="none" w:sz="0" w:space="0" w:color="auto"/>
        <w:right w:val="none" w:sz="0" w:space="0" w:color="auto"/>
      </w:divBdr>
    </w:div>
    <w:div w:id="195628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acgp.org.au/cultural-and-health-training-framework/home" TargetMode="External"/><Relationship Id="rId18" Type="http://schemas.openxmlformats.org/officeDocument/2006/relationships/hyperlink" Target="https://www.gayaadhuwi.org.au/" TargetMode="External"/><Relationship Id="rId26" Type="http://schemas.openxmlformats.org/officeDocument/2006/relationships/hyperlink" Target="www.indigenousmhspc.gov.au/publications/lgbtqiasb-wellbeing" TargetMode="External"/><Relationship Id="rId21" Type="http://schemas.openxmlformats.org/officeDocument/2006/relationships/hyperlink" Target="www.aihw.gov.au/reports/life-expectancy-deaths/deaths-in-australia/contents/about" TargetMode="External"/><Relationship Id="rId34" Type="http://schemas.openxmlformats.org/officeDocument/2006/relationships/header" Target="header2.xm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racgp.org.au/clinical-resources/clinical-guidelines/key-racgp-guidelines/national-guide/mental-health" TargetMode="External"/><Relationship Id="rId25" Type="http://schemas.openxmlformats.org/officeDocument/2006/relationships/hyperlink" Target="www.indigenousmhspc.gov.au/publications/overview"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racgp.org.au/cultural-and-health-training-framework/home" TargetMode="External"/><Relationship Id="rId20" Type="http://schemas.openxmlformats.org/officeDocument/2006/relationships/hyperlink" Target="www.abs.gov.au/statistics/health/mental-health/national-study-mental-health-and-wellbeing/latest-release" TargetMode="External"/><Relationship Id="rId29" Type="http://schemas.openxmlformats.org/officeDocument/2006/relationships/hyperlink" Target="www.gpmhsc.org.au/resourcehub/c/literature-review"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www.aihw.gov.au/reports/australias-health/indigenous-health-and-wellbeing"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gayaadhuwi.org.au/" TargetMode="External"/><Relationship Id="rId23" Type="http://schemas.openxmlformats.org/officeDocument/2006/relationships/hyperlink" Target="www.abs.gov.au/statistics/people/aboriginal-and-torres-strait-islander-peoples/national-aboriginal-and-torres-strait-islander-health-survey/latest-release" TargetMode="External"/><Relationship Id="rId28" Type="http://schemas.openxmlformats.org/officeDocument/2006/relationships/hyperlink" Target="www.indigenousmhspc.gov.au/publications/trauma" TargetMode="External"/><Relationship Id="rId36"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www.niaa.gov.au/resource-centre/national-strategic-framework-aboriginal-and-torres-strait-islander-peoples-mental" TargetMode="External"/><Relationship Id="rId31" Type="http://schemas.openxmlformats.org/officeDocument/2006/relationships/hyperlink" Target="www.reconciliation.org.au/wp-content/uploads/2022/11/Australian-Reconciliation-Barometer-2022.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racgp.org.au/clinical-resources/clinical-guidelines/key-racgp-guidelines/national-guide/mental-health" TargetMode="External"/><Relationship Id="rId22" Type="http://schemas.openxmlformats.org/officeDocument/2006/relationships/hyperlink" Target="www.abs.gov.au/statistics/people/aboriginal-and-torres-strait-islander-peoples/aboriginal-and-torres-strait-islander-people-census/2021" TargetMode="External"/><Relationship Id="rId27" Type="http://schemas.openxmlformats.org/officeDocument/2006/relationships/hyperlink" Target="www.aihw.gov.au/reports/indigenous-australians/first-nations-people-primary-health-care/contents/summary" TargetMode="External"/><Relationship Id="rId30" Type="http://schemas.openxmlformats.org/officeDocument/2006/relationships/hyperlink" Target="www.aihw.gov.au/reports/indigenous-australians/cultural-safety-health-care-framework/contents/background-material" TargetMode="External"/><Relationship Id="rId35"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9F2586D6D8DE40B6B93F128C9728F5" ma:contentTypeVersion="19" ma:contentTypeDescription="Create a new document." ma:contentTypeScope="" ma:versionID="58fa43d0bae4fec2d53600bbe7271fa7">
  <xsd:schema xmlns:xsd="http://www.w3.org/2001/XMLSchema" xmlns:xs="http://www.w3.org/2001/XMLSchema" xmlns:p="http://schemas.microsoft.com/office/2006/metadata/properties" xmlns:ns2="63a6e35b-1a0d-4b26-8059-9d7fbfec19c3" xmlns:ns3="5499208c-f25b-4388-89e3-bcef0736132f" targetNamespace="http://schemas.microsoft.com/office/2006/metadata/properties" ma:root="true" ma:fieldsID="6be359b8bbfbfdd4f457bf39dce2190c" ns2:_="" ns3:_="">
    <xsd:import namespace="63a6e35b-1a0d-4b26-8059-9d7fbfec19c3"/>
    <xsd:import namespace="5499208c-f25b-4388-89e3-bcef0736132f"/>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lcf76f155ced4ddcb4097134ff3c332f" minOccurs="0"/>
                <xsd:element ref="ns2:TaxCatchAll" minOccurs="0"/>
                <xsd:element ref="ns3:MediaServiceLocation"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a6e35b-1a0d-4b26-8059-9d7fbfec19c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951c630d-cd73-4986-91fd-ef9bb3ff8aca}" ma:internalName="TaxCatchAll" ma:showField="CatchAllData" ma:web="63a6e35b-1a0d-4b26-8059-9d7fbfec19c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99208c-f25b-4388-89e3-bcef0736132f"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087ee064-f347-41df-91ce-b1c94adcd210"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internalName="MediaServiceLocation" ma:readOnly="true">
      <xsd:simpleType>
        <xsd:restriction base="dms:Text"/>
      </xsd:simple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MediaServiceBillingMetadata" ma:index="29"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5499208c-f25b-4388-89e3-bcef0736132f">
      <Terms xmlns="http://schemas.microsoft.com/office/infopath/2007/PartnerControls"/>
    </lcf76f155ced4ddcb4097134ff3c332f>
    <TaxCatchAll xmlns="63a6e35b-1a0d-4b26-8059-9d7fbfec19c3" xsi:nil="true"/>
    <_dlc_DocId xmlns="63a6e35b-1a0d-4b26-8059-9d7fbfec19c3">EDEYZVM3SA3E-798660077-182340</_dlc_DocId>
    <_dlc_DocIdUrl xmlns="63a6e35b-1a0d-4b26-8059-9d7fbfec19c3">
      <Url>https://onegp.sharepoint.com/sites/doclib/_layouts/15/DocIdRedir.aspx?ID=EDEYZVM3SA3E-798660077-182340</Url>
      <Description>EDEYZVM3SA3E-798660077-182340</Description>
    </_dlc_DocIdUrl>
  </documentManagement>
</p:properties>
</file>

<file path=customXml/itemProps1.xml><?xml version="1.0" encoding="utf-8"?>
<ds:datastoreItem xmlns:ds="http://schemas.openxmlformats.org/officeDocument/2006/customXml" ds:itemID="{9A11C310-A6D6-411E-BF4E-A78EA32069E1}"/>
</file>

<file path=customXml/itemProps2.xml><?xml version="1.0" encoding="utf-8"?>
<ds:datastoreItem xmlns:ds="http://schemas.openxmlformats.org/officeDocument/2006/customXml" ds:itemID="{AAB5F22A-2918-4F57-8015-87C866ABB6F3}">
  <ds:schemaRefs>
    <ds:schemaRef ds:uri="http://schemas.microsoft.com/sharepoint/events"/>
  </ds:schemaRefs>
</ds:datastoreItem>
</file>

<file path=customXml/itemProps3.xml><?xml version="1.0" encoding="utf-8"?>
<ds:datastoreItem xmlns:ds="http://schemas.openxmlformats.org/officeDocument/2006/customXml" ds:itemID="{CF9A38F5-37A0-428D-A696-3284CBD2EA3F}">
  <ds:schemaRefs>
    <ds:schemaRef ds:uri="http://schemas.microsoft.com/sharepoint/v3/contenttype/forms"/>
  </ds:schemaRefs>
</ds:datastoreItem>
</file>

<file path=customXml/itemProps4.xml><?xml version="1.0" encoding="utf-8"?>
<ds:datastoreItem xmlns:ds="http://schemas.openxmlformats.org/officeDocument/2006/customXml" ds:itemID="{D8D384DF-9CC4-4439-A36F-52D8FD9D8BE4}">
  <ds:schemaRefs>
    <ds:schemaRef ds:uri="http://schemas.openxmlformats.org/officeDocument/2006/bibliography"/>
  </ds:schemaRefs>
</ds:datastoreItem>
</file>

<file path=customXml/itemProps5.xml><?xml version="1.0" encoding="utf-8"?>
<ds:datastoreItem xmlns:ds="http://schemas.openxmlformats.org/officeDocument/2006/customXml" ds:itemID="{0A9E488A-E826-48C2-8468-ECBC96BAE595}">
  <ds:schemaRefs>
    <ds:schemaRef ds:uri="http://schemas.microsoft.com/office/2006/metadata/properties"/>
    <ds:schemaRef ds:uri="http://schemas.microsoft.com/office/infopath/2007/PartnerControls"/>
    <ds:schemaRef ds:uri="5499208c-f25b-4388-89e3-bcef0736132f"/>
    <ds:schemaRef ds:uri="63a6e35b-1a0d-4b26-8059-9d7fbfec19c3"/>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23</Pages>
  <Words>11109</Words>
  <Characters>6332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Wade</dc:creator>
  <cp:keywords/>
  <dc:description/>
  <cp:lastModifiedBy>Alex Smith</cp:lastModifiedBy>
  <cp:revision>13</cp:revision>
  <dcterms:created xsi:type="dcterms:W3CDTF">2025-05-07T00:55:00Z</dcterms:created>
  <dcterms:modified xsi:type="dcterms:W3CDTF">2025-05-12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9F2586D6D8DE40B6B93F128C9728F5</vt:lpwstr>
  </property>
  <property fmtid="{D5CDD505-2E9C-101B-9397-08002B2CF9AE}" pid="3" name="_dlc_DocIdItemGuid">
    <vt:lpwstr>6226356d-69d0-47cb-859c-8d38f57f7b0c</vt:lpwstr>
  </property>
  <property fmtid="{D5CDD505-2E9C-101B-9397-08002B2CF9AE}" pid="4" name="MediaServiceImageTags">
    <vt:lpwstr/>
  </property>
</Properties>
</file>